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12705" w14:textId="77777777" w:rsidR="00EA3F4B" w:rsidRPr="00CE57CF" w:rsidRDefault="00350AB6">
      <w:pPr>
        <w:pStyle w:val="StyleTitleLeft005cm"/>
        <w:rPr>
          <w:rFonts w:ascii="Times New Roman" w:hAnsi="Times New Roman"/>
        </w:rPr>
      </w:pPr>
      <w:r w:rsidRPr="006519D8">
        <w:rPr>
          <w:rFonts w:cs="Times"/>
          <w:spacing w:val="4"/>
          <w:lang w:val="en-AU"/>
        </w:rPr>
        <w:t>Validating Technology Attitude Scale for Pre-Service Mathematics Teachers: Rasch Person-Item Fit Analysis</w:t>
      </w:r>
      <w:r w:rsidRPr="00CE57CF">
        <w:rPr>
          <w:rFonts w:ascii="Times New Roman" w:hAnsi="Times New Roman"/>
        </w:rPr>
        <w:t xml:space="preserve"> </w:t>
      </w:r>
    </w:p>
    <w:p w14:paraId="52A34E39" w14:textId="26DC70D7" w:rsidR="00EA3F4B" w:rsidRDefault="00EA3F4B" w:rsidP="00DF25D7">
      <w:pPr>
        <w:pStyle w:val="Abstract"/>
        <w:spacing w:after="567"/>
        <w:rPr>
          <w:rFonts w:ascii="Times New Roman" w:hAnsi="Times New Roman"/>
          <w:lang w:val="en-AU"/>
        </w:rPr>
      </w:pPr>
      <w:bookmarkStart w:id="0" w:name="_GoBack"/>
      <w:bookmarkEnd w:id="0"/>
      <w:r w:rsidRPr="00CE57CF">
        <w:rPr>
          <w:rFonts w:ascii="Times New Roman" w:hAnsi="Times New Roman"/>
          <w:b/>
        </w:rPr>
        <w:t xml:space="preserve">Abstract. </w:t>
      </w:r>
      <w:r w:rsidR="00DF25D7" w:rsidRPr="00DF25D7">
        <w:rPr>
          <w:rFonts w:ascii="Times New Roman" w:hAnsi="Times New Roman"/>
          <w:lang w:val="en-AU"/>
        </w:rPr>
        <w:t>The purpose of the study was to evaluate the person and item fit of technology attitude scale for pre-service mathematics teachers (</w:t>
      </w:r>
      <w:r w:rsidR="00E573FD">
        <w:rPr>
          <w:rFonts w:ascii="Times New Roman" w:hAnsi="Times New Roman"/>
          <w:lang w:val="en-AU"/>
        </w:rPr>
        <w:t>n</w:t>
      </w:r>
      <w:r w:rsidR="00DF25D7" w:rsidRPr="00DF25D7">
        <w:rPr>
          <w:rFonts w:ascii="Times New Roman" w:hAnsi="Times New Roman"/>
          <w:lang w:val="en-AU"/>
        </w:rPr>
        <w:t xml:space="preserve"> = 106) using Rasch measurement. </w:t>
      </w:r>
      <w:r w:rsidR="00254546" w:rsidRPr="007F3945">
        <w:rPr>
          <w:color w:val="000000" w:themeColor="text1"/>
        </w:rPr>
        <w:t xml:space="preserve">This study was conducted using </w:t>
      </w:r>
      <w:r w:rsidR="00254546" w:rsidRPr="00254546">
        <w:rPr>
          <w:color w:val="000000" w:themeColor="text1"/>
        </w:rPr>
        <w:t>Winsteps</w:t>
      </w:r>
      <w:r w:rsidR="001B36F2">
        <w:rPr>
          <w:color w:val="000000" w:themeColor="text1"/>
        </w:rPr>
        <w:t>,</w:t>
      </w:r>
      <w:r w:rsidR="00254546">
        <w:rPr>
          <w:color w:val="000000" w:themeColor="text1"/>
        </w:rPr>
        <w:t xml:space="preserve"> and the fit analysis was employed several times. First, the items and persons fit </w:t>
      </w:r>
      <w:r w:rsidR="001B36F2">
        <w:rPr>
          <w:color w:val="000000" w:themeColor="text1"/>
        </w:rPr>
        <w:t>were</w:t>
      </w:r>
      <w:r w:rsidR="00254546">
        <w:rPr>
          <w:color w:val="000000" w:themeColor="text1"/>
        </w:rPr>
        <w:t xml:space="preserve"> examined to check the existence of extreme responses. Second, the extreme responses were eliminated based on the item and person. Third, the underfit person</w:t>
      </w:r>
      <w:r w:rsidR="001B36F2">
        <w:rPr>
          <w:color w:val="000000" w:themeColor="text1"/>
        </w:rPr>
        <w:t>s</w:t>
      </w:r>
      <w:r w:rsidR="00254546">
        <w:rPr>
          <w:color w:val="000000" w:themeColor="text1"/>
        </w:rPr>
        <w:t xml:space="preserve"> were deleted. Lastly, the misfitting items were eliminated.</w:t>
      </w:r>
      <w:r w:rsidR="00254546" w:rsidRPr="00570FA7">
        <w:rPr>
          <w:color w:val="FF0000"/>
        </w:rPr>
        <w:t xml:space="preserve"> </w:t>
      </w:r>
      <w:r w:rsidR="00DF25D7" w:rsidRPr="00DF25D7">
        <w:rPr>
          <w:rFonts w:ascii="Times New Roman" w:hAnsi="Times New Roman"/>
          <w:lang w:val="en-AU"/>
        </w:rPr>
        <w:t xml:space="preserve">The person and item fit evaluation were based on three criteria; (1) Outfit mean square (MNSQ) value, (2) Outfit Z-standard (ZSTD) value, and (3) Point Measure Correlation value. The result reveals that there are </w:t>
      </w:r>
      <w:r w:rsidR="001B36F2">
        <w:rPr>
          <w:rFonts w:ascii="Times New Roman" w:hAnsi="Times New Roman"/>
          <w:lang w:val="en-AU"/>
        </w:rPr>
        <w:t>five</w:t>
      </w:r>
      <w:r w:rsidR="00DF25D7" w:rsidRPr="00DF25D7">
        <w:rPr>
          <w:rFonts w:ascii="Times New Roman" w:hAnsi="Times New Roman"/>
          <w:lang w:val="en-AU"/>
        </w:rPr>
        <w:t xml:space="preserve"> outliers </w:t>
      </w:r>
      <w:r w:rsidR="00B6530E">
        <w:rPr>
          <w:rFonts w:ascii="Times New Roman" w:hAnsi="Times New Roman"/>
          <w:lang w:val="en-AU"/>
        </w:rPr>
        <w:t>in term of person</w:t>
      </w:r>
      <w:r w:rsidR="001B36F2">
        <w:rPr>
          <w:rFonts w:ascii="Times New Roman" w:hAnsi="Times New Roman"/>
          <w:lang w:val="en-AU"/>
        </w:rPr>
        <w:t>. C</w:t>
      </w:r>
      <w:r w:rsidR="00DF25D7" w:rsidRPr="00DF25D7">
        <w:rPr>
          <w:rFonts w:ascii="Times New Roman" w:hAnsi="Times New Roman"/>
          <w:lang w:val="en-AU"/>
        </w:rPr>
        <w:t xml:space="preserve">onsequently, they should be eliminated. </w:t>
      </w:r>
      <w:r w:rsidR="008636BE">
        <w:rPr>
          <w:rFonts w:ascii="Times New Roman" w:hAnsi="Times New Roman"/>
          <w:lang w:val="en-AU"/>
        </w:rPr>
        <w:t>Then</w:t>
      </w:r>
      <w:r w:rsidR="00DF25D7" w:rsidRPr="00DF25D7">
        <w:rPr>
          <w:rFonts w:ascii="Times New Roman" w:hAnsi="Times New Roman"/>
          <w:lang w:val="en-AU"/>
        </w:rPr>
        <w:t xml:space="preserve"> item fit test </w:t>
      </w:r>
      <w:r w:rsidR="00754436">
        <w:rPr>
          <w:rFonts w:ascii="Times New Roman" w:hAnsi="Times New Roman"/>
          <w:lang w:val="en-AU"/>
        </w:rPr>
        <w:t>was</w:t>
      </w:r>
      <w:r w:rsidR="00DF25D7" w:rsidRPr="00DF25D7">
        <w:rPr>
          <w:rFonts w:ascii="Times New Roman" w:hAnsi="Times New Roman"/>
          <w:lang w:val="en-AU"/>
        </w:rPr>
        <w:t xml:space="preserve"> conducted</w:t>
      </w:r>
      <w:r w:rsidR="00177C41">
        <w:rPr>
          <w:rFonts w:ascii="Times New Roman" w:hAnsi="Times New Roman"/>
          <w:lang w:val="en-AU"/>
        </w:rPr>
        <w:t>,</w:t>
      </w:r>
      <w:r w:rsidR="00DF25D7" w:rsidRPr="00DF25D7">
        <w:rPr>
          <w:rFonts w:ascii="Times New Roman" w:hAnsi="Times New Roman"/>
          <w:lang w:val="en-AU"/>
        </w:rPr>
        <w:t xml:space="preserve"> and it shows that two items (item19 &amp; item20) have the extreme value of </w:t>
      </w:r>
      <w:r w:rsidR="00772A34">
        <w:rPr>
          <w:rFonts w:ascii="Times New Roman" w:hAnsi="Times New Roman"/>
          <w:lang w:val="en-AU"/>
        </w:rPr>
        <w:t>outfit indices</w:t>
      </w:r>
      <w:r w:rsidR="00177C41">
        <w:rPr>
          <w:rFonts w:ascii="Times New Roman" w:hAnsi="Times New Roman"/>
          <w:lang w:val="en-AU"/>
        </w:rPr>
        <w:t>,</w:t>
      </w:r>
      <w:r w:rsidR="00DF25D7" w:rsidRPr="00DF25D7">
        <w:rPr>
          <w:rFonts w:ascii="Times New Roman" w:hAnsi="Times New Roman"/>
          <w:lang w:val="en-AU"/>
        </w:rPr>
        <w:t xml:space="preserve"> </w:t>
      </w:r>
      <w:r w:rsidR="00177C41">
        <w:rPr>
          <w:rFonts w:ascii="Times New Roman" w:hAnsi="Times New Roman"/>
          <w:lang w:val="en-AU"/>
        </w:rPr>
        <w:t>then</w:t>
      </w:r>
      <w:r w:rsidR="00DF25D7" w:rsidRPr="00DF25D7">
        <w:rPr>
          <w:rFonts w:ascii="Times New Roman" w:hAnsi="Times New Roman"/>
          <w:lang w:val="en-AU"/>
        </w:rPr>
        <w:t xml:space="preserve"> it could not be retained. The further analysis continues with </w:t>
      </w:r>
      <w:r w:rsidR="009146FE">
        <w:rPr>
          <w:rFonts w:ascii="Times New Roman" w:hAnsi="Times New Roman"/>
          <w:lang w:val="en-AU"/>
        </w:rPr>
        <w:t>101</w:t>
      </w:r>
      <w:r w:rsidR="00DF25D7" w:rsidRPr="00DF25D7">
        <w:rPr>
          <w:rFonts w:ascii="Times New Roman" w:hAnsi="Times New Roman"/>
          <w:lang w:val="en-AU"/>
        </w:rPr>
        <w:t xml:space="preserve"> persons and 18 items that are good and indicate the sufficient fit to Rasch model for practical measurement purposes.</w:t>
      </w:r>
    </w:p>
    <w:p w14:paraId="5DFCD3CC" w14:textId="77777777" w:rsidR="00AA2421" w:rsidRPr="00DF25D7" w:rsidRDefault="00AA2421" w:rsidP="00DF25D7">
      <w:pPr>
        <w:pStyle w:val="Abstract"/>
        <w:spacing w:after="567"/>
        <w:rPr>
          <w:rFonts w:ascii="Times New Roman" w:hAnsi="Times New Roman"/>
          <w:lang w:val="en-AU"/>
        </w:rPr>
      </w:pPr>
      <w:r w:rsidRPr="00AA2421">
        <w:rPr>
          <w:rFonts w:ascii="Times New Roman" w:hAnsi="Times New Roman"/>
          <w:b/>
          <w:lang w:val="en-AU"/>
        </w:rPr>
        <w:t>Keywords:</w:t>
      </w:r>
      <w:r w:rsidRPr="00AA2421">
        <w:rPr>
          <w:rFonts w:ascii="Times New Roman" w:hAnsi="Times New Roman"/>
          <w:lang w:val="en-AU"/>
        </w:rPr>
        <w:t xml:space="preserve"> item fit, person fit, pre-service mathematics teachers, Rasch model, technology attitude scale.</w:t>
      </w:r>
    </w:p>
    <w:p w14:paraId="475612F3" w14:textId="77777777" w:rsidR="00EA3F4B" w:rsidRPr="003152E4" w:rsidRDefault="00EA3F4B" w:rsidP="003152E4">
      <w:pPr>
        <w:pStyle w:val="section"/>
      </w:pPr>
      <w:r w:rsidRPr="003152E4">
        <w:t>Introduction</w:t>
      </w:r>
    </w:p>
    <w:p w14:paraId="0500FD73" w14:textId="4C7FD126" w:rsidR="00820E21" w:rsidRDefault="005D1B21" w:rsidP="003152E4">
      <w:pPr>
        <w:pStyle w:val="section"/>
        <w:rPr>
          <w:b w:val="0"/>
        </w:rPr>
      </w:pPr>
      <w:r w:rsidRPr="00772216">
        <w:rPr>
          <w:b w:val="0"/>
        </w:rPr>
        <w:t>Teachers nowadays should be adaptive to technology development</w:t>
      </w:r>
      <w:r w:rsidR="00177C41">
        <w:rPr>
          <w:b w:val="0"/>
        </w:rPr>
        <w:t>,</w:t>
      </w:r>
      <w:r w:rsidRPr="00772216">
        <w:rPr>
          <w:b w:val="0"/>
        </w:rPr>
        <w:t xml:space="preserve"> which can help them to facilitate students’ learning in every subject, especially the core one, mathematics. </w:t>
      </w:r>
      <w:r w:rsidR="00820E21" w:rsidRPr="00772216">
        <w:rPr>
          <w:b w:val="0"/>
        </w:rPr>
        <w:t xml:space="preserve">The consideration of technology as an </w:t>
      </w:r>
      <w:r w:rsidR="00177C41">
        <w:rPr>
          <w:b w:val="0"/>
        </w:rPr>
        <w:t>essential</w:t>
      </w:r>
      <w:r w:rsidR="00820E21" w:rsidRPr="00772216">
        <w:rPr>
          <w:b w:val="0"/>
        </w:rPr>
        <w:t xml:space="preserve"> component of teacher knowledge meets the need that Indonesia has changed the school curriculum recently, with limited face to face time for mathematics subject. The use of technology will help the teacher to do the flipped classroom as the new approach because it can change the management of time and activities either in class or out-of-class, pre or post</w:t>
      </w:r>
      <w:r w:rsidR="00177C41">
        <w:rPr>
          <w:b w:val="0"/>
        </w:rPr>
        <w:t>-</w:t>
      </w:r>
      <w:r w:rsidR="00820E21" w:rsidRPr="00772216">
        <w:rPr>
          <w:b w:val="0"/>
        </w:rPr>
        <w:t xml:space="preserve">meeting session, traditional or modern approach, and individual or social </w:t>
      </w:r>
      <w:r w:rsidR="00820E21" w:rsidRPr="00772216">
        <w:rPr>
          <w:b w:val="0"/>
        </w:rPr>
        <w:fldChar w:fldCharType="begin"/>
      </w:r>
      <w:r w:rsidR="00795FD5">
        <w:rPr>
          <w:b w:val="0"/>
        </w:rPr>
        <w:instrText xml:space="preserve"> ADDIN ZOTERO_ITEM CSL_CITATION {"citationID":"2hag76oi6v","properties":{"formattedCitation":"(1)","plainCitation":"(1)","noteIndex":0},"citationItems":[{"id":87,"uris":["http://zotero.org/users/3009765/items/HJEHZ6HP"],"uri":["http://zotero.org/users/3009765/items/HJEHZ6HP"],"itemData":{"id":87,"type":"article-journal","title":"Motivation and cognitive load in the flipped classroom: definition, rationale and a call for research - Higher Education Research &amp; Development - Volume 34, Issue 1","container-title":"Routledge Taylor &amp; Francis Group","page":"1 – 14","volume":"34","issue":"1","abstract":"Flipped classroom approaches remove the traditional transmissive lecture and replace it with active in-class tasks and pre-/post-class work. Despite the popularity of these approaches in the media, Google search, and casual hallway chats, there is very little evidence of effectiveness or consistency in understanding what a flipped classroom actually is. Although the flipped terminology is new, some of the approaches being labelled ‘flipped’ are actually much older. In this paper, we provide a catch-all definition for the flipped classroom, and attempt to retrofit it with a pedagogical rationale, which we articulate through six testable propositions. These propositions provide a potential agenda for research about flipped approaches and form the structure of our investigation. We construct a theoretical argument that flipped approaches might improve student motivation and help manage cognitive load. We conclude with a call for more specific types of research into the effectiveness of the flipped classroom approach.","DOI":"10.1080/07294360.2014.934336","language":"English","author":[{"family":"Abeysekera","given":"Lakmal"},{"family":"Dawson","given":"Philli"}],"issued":{"date-parts":[["2015"]]}}}],"schema":"https://github.com/citation-style-language/schema/raw/master/csl-citation.json"} </w:instrText>
      </w:r>
      <w:r w:rsidR="00820E21" w:rsidRPr="00772216">
        <w:rPr>
          <w:b w:val="0"/>
        </w:rPr>
        <w:fldChar w:fldCharType="separate"/>
      </w:r>
      <w:r w:rsidR="00795FD5">
        <w:rPr>
          <w:b w:val="0"/>
        </w:rPr>
        <w:t>(1)</w:t>
      </w:r>
      <w:r w:rsidR="00820E21" w:rsidRPr="00772216">
        <w:rPr>
          <w:b w:val="0"/>
        </w:rPr>
        <w:fldChar w:fldCharType="end"/>
      </w:r>
      <w:r w:rsidR="00820E21" w:rsidRPr="00772216">
        <w:rPr>
          <w:b w:val="0"/>
        </w:rPr>
        <w:t>.</w:t>
      </w:r>
    </w:p>
    <w:p w14:paraId="48C64C20" w14:textId="667E82DC" w:rsidR="00732083" w:rsidRPr="00772216" w:rsidRDefault="00732083" w:rsidP="003152E4">
      <w:pPr>
        <w:pStyle w:val="section"/>
        <w:rPr>
          <w:b w:val="0"/>
        </w:rPr>
      </w:pPr>
      <w:r w:rsidRPr="00772216">
        <w:rPr>
          <w:b w:val="0"/>
        </w:rPr>
        <w:t xml:space="preserve">Learning and teaching mathematics with technology is a </w:t>
      </w:r>
      <w:r w:rsidR="00820E21">
        <w:rPr>
          <w:b w:val="0"/>
        </w:rPr>
        <w:t>complicated</w:t>
      </w:r>
      <w:r w:rsidRPr="00772216">
        <w:rPr>
          <w:b w:val="0"/>
        </w:rPr>
        <w:t xml:space="preserve"> process requiring a teacher to </w:t>
      </w:r>
      <w:r w:rsidR="0025793C" w:rsidRPr="00772216">
        <w:rPr>
          <w:b w:val="0"/>
        </w:rPr>
        <w:t xml:space="preserve">expert </w:t>
      </w:r>
      <w:r w:rsidR="00177C41">
        <w:rPr>
          <w:b w:val="0"/>
        </w:rPr>
        <w:t>several</w:t>
      </w:r>
      <w:r w:rsidR="0025793C" w:rsidRPr="00772216">
        <w:rPr>
          <w:b w:val="0"/>
        </w:rPr>
        <w:t xml:space="preserve"> core competencies </w:t>
      </w:r>
      <w:r w:rsidR="0025793C" w:rsidRPr="00772216">
        <w:rPr>
          <w:b w:val="0"/>
        </w:rPr>
        <w:fldChar w:fldCharType="begin"/>
      </w:r>
      <w:r w:rsidR="00795FD5">
        <w:rPr>
          <w:b w:val="0"/>
        </w:rPr>
        <w:instrText xml:space="preserve"> ADDIN ZOTERO_ITEM CSL_CITATION {"citationID":"Pi4o0wWX","properties":{"formattedCitation":"(2)","plainCitation":"(2)","noteIndex":0},"citationItems":[{"id":219,"uris":["http://zotero.org/users/3009765/items/VCTMQZXW"],"uri":["http://zotero.org/users/3009765/items/VCTMQZXW"],"itemData":{"id":219,"type":"article-journal","title":"Teacher Integration of Technology into Mathematics Learning","container-title":"International Journal for Technology in Mathematics Education","page":"69-84","volume":"20","issue":"2","source":"EBSCOhost","abstract":"Graphic calculators (GC) have been widely used in teaching for around 20 years, and yet many teachers still appear to be either unconvinced, or unaware, of how to release the potential of such technology to assist students to learn mathematics. This research describes a study addressing aspects of the teacher's role in integrating technology into their pedagogy. It considers issues related to the didactical contract, pedagogical technology knowledge (PTK), and procedural and conceptual knowledge in GC integration in teaching by two groups of secondary teachers. The results describe a number of factors that identify teacher progress toward pedagogical integration of digital technology and from these some tentative inferences for teacher professional development may be drawn.","ISSN":"17442710","journalAbbreviation":"International Journal for Technology in Mathematics Education","author":[{"family":"Thomas","given":"Michael O. J."},{"family":"Hong","given":"Ye Yoon"}],"issued":{"date-parts":[["2013",4]]}}}],"schema":"https://github.com/citation-style-language/schema/raw/master/csl-citation.json"} </w:instrText>
      </w:r>
      <w:r w:rsidR="0025793C" w:rsidRPr="00772216">
        <w:rPr>
          <w:b w:val="0"/>
        </w:rPr>
        <w:fldChar w:fldCharType="separate"/>
      </w:r>
      <w:r w:rsidR="00795FD5">
        <w:rPr>
          <w:b w:val="0"/>
          <w:noProof/>
        </w:rPr>
        <w:t>(2)</w:t>
      </w:r>
      <w:r w:rsidR="0025793C" w:rsidRPr="00772216">
        <w:rPr>
          <w:b w:val="0"/>
        </w:rPr>
        <w:fldChar w:fldCharType="end"/>
      </w:r>
      <w:r w:rsidR="00820E21">
        <w:rPr>
          <w:b w:val="0"/>
        </w:rPr>
        <w:t xml:space="preserve">. Teachers need to deal with the fact of how the new device, the new </w:t>
      </w:r>
      <w:r w:rsidR="005766DE">
        <w:rPr>
          <w:b w:val="0"/>
        </w:rPr>
        <w:t xml:space="preserve">representation, and alternative learning strategies made available by technology depend on the diverse factors of a teaching situation: content to be taught, curriculum, specificities of students and more generally of the learning context </w:t>
      </w:r>
      <w:r w:rsidR="005766DE">
        <w:rPr>
          <w:b w:val="0"/>
        </w:rPr>
        <w:fldChar w:fldCharType="begin"/>
      </w:r>
      <w:r w:rsidR="00795FD5">
        <w:rPr>
          <w:b w:val="0"/>
        </w:rPr>
        <w:instrText xml:space="preserve"> ADDIN ZOTERO_ITEM CSL_CITATION {"citationID":"jokWGlyL","properties":{"formattedCitation":"(3)","plainCitation":"(3)","noteIndex":0},"citationItems":[{"id":115,"uris":["http://zotero.org/users/3009765/items/7VHN3XJD"],"uri":["http://zotero.org/users/3009765/items/7VHN3XJD"],"itemData":{"id":115,"type":"chapter","title":"Teacher Education Courses in Mathematics and Technology: Analyzing Views and Options","container-title":"Mathematics Education and Technology-Rethinking the Terrain","collection-title":"New ICMI Study Series","collection-number":"13","publisher":"Springer US","page":"329-345","source":"link.springer.com.proxy.library.adelaide.edu.au","abstract":"Research in the field of teacher development courses in mathematics and technology is still in its infancy. In order to offer reference marks for this field, this chapter explores the variety of views and options that underpin such courses. The investigation considers the views and options provided by five contributions to the ICMI study conference from three different continents, each based on a specific teacher education course. The authors propose to characterize the views with regard to three aspects: implementation of technology in the classroom and in teacher education, changes in teachers' role, activity and practices, and adaptation of teaching practices with regard to time and professional proficiency. They also propose to classify the options first with regard to the content, and secondly with regard to teaching strategies. Six types of content - curriculum, potential of software, instrumental genesis, new and old tasks, new teaching abilities, professional context - and four main strategies - demonstration, role playing, “in practice”, and learning communities - are identified.","URL":"http://link.springer.com.proxy.library.adelaide.edu.au/chapter/10.1007/978-1-4419-0146-0_15","ISBN":"978-1-4419-0145-3","note":"DOI: 10.1007/978-1-4419-0146-0_15","title-short":"Teacher Education Courses in Mathematics and Technology","language":"en","author":[{"family":"Grugeon","given":"Brigitte"},{"family":"Lagrange","given":"Jean-Baptiste"},{"family":"Jarvis","given":"Daniel"},{"family":"Alagic","given":"Mara"},{"family":"Das","given":"Mili"},{"family":"Hunscheidt","given":"Diana"}],"editor":[{"family":"Hoyles","given":"Celia"},{"family":"Lagrange","given":"Jean-Baptiste"}],"issued":{"date-parts":[["2009"]]},"accessed":{"date-parts":[["2016",6,8]]}}}],"schema":"https://github.com/citation-style-language/schema/raw/master/csl-citation.json"} </w:instrText>
      </w:r>
      <w:r w:rsidR="005766DE">
        <w:rPr>
          <w:b w:val="0"/>
        </w:rPr>
        <w:fldChar w:fldCharType="separate"/>
      </w:r>
      <w:r w:rsidR="00795FD5">
        <w:rPr>
          <w:b w:val="0"/>
          <w:noProof/>
        </w:rPr>
        <w:t>(3)</w:t>
      </w:r>
      <w:r w:rsidR="005766DE">
        <w:rPr>
          <w:b w:val="0"/>
        </w:rPr>
        <w:fldChar w:fldCharType="end"/>
      </w:r>
      <w:r w:rsidR="005766DE">
        <w:rPr>
          <w:b w:val="0"/>
        </w:rPr>
        <w:t xml:space="preserve">. </w:t>
      </w:r>
    </w:p>
    <w:p w14:paraId="626E50E5" w14:textId="4123831A" w:rsidR="00E27773" w:rsidRPr="00F93D97" w:rsidRDefault="00E27773" w:rsidP="003152E4">
      <w:pPr>
        <w:pStyle w:val="section"/>
        <w:rPr>
          <w:b w:val="0"/>
        </w:rPr>
      </w:pPr>
      <w:r w:rsidRPr="00772216">
        <w:rPr>
          <w:b w:val="0"/>
        </w:rPr>
        <w:t xml:space="preserve">One of the factors which can encourage teachers to use technology in their teaching is </w:t>
      </w:r>
      <w:r w:rsidR="00177C41">
        <w:rPr>
          <w:b w:val="0"/>
        </w:rPr>
        <w:t xml:space="preserve">the </w:t>
      </w:r>
      <w:r w:rsidRPr="00772216">
        <w:rPr>
          <w:b w:val="0"/>
        </w:rPr>
        <w:t xml:space="preserve">attitude. </w:t>
      </w:r>
      <w:r w:rsidR="005766DE" w:rsidRPr="00772216">
        <w:rPr>
          <w:b w:val="0"/>
        </w:rPr>
        <w:t xml:space="preserve">The attitude of a person is described as a predisposition to approach or avoid an idea, event, and person or object </w:t>
      </w:r>
      <w:r w:rsidR="005766DE" w:rsidRPr="00772216">
        <w:rPr>
          <w:b w:val="0"/>
        </w:rPr>
        <w:fldChar w:fldCharType="begin"/>
      </w:r>
      <w:r w:rsidR="00795FD5">
        <w:rPr>
          <w:b w:val="0"/>
        </w:rPr>
        <w:instrText xml:space="preserve"> ADDIN ZOTERO_ITEM CSL_CITATION {"citationID":"a27vhpst11c","properties":{"formattedCitation":"(4)","plainCitation":"(4)","noteIndex":0},"citationItems":[{"id":640,"uris":["http://zotero.org/users/3009765/items/AZNVD262"],"uri":["http://zotero.org/users/3009765/items/AZNVD262"],"itemData":{"id":640,"type":"book","title":"Shaping beliefs and attitudes: A handbook of attitude change strategies","publisher":"University of Florida, Florida","source":"Google Scholar","title-short":"Shaping beliefs and attitudes","author":[{"family":"Johnston","given":"Howard"}],"issued":{"date-parts":[["2001"]]}}}],"schema":"https://github.com/citation-style-language/schema/raw/master/csl-citation.json"} </w:instrText>
      </w:r>
      <w:r w:rsidR="005766DE" w:rsidRPr="00772216">
        <w:rPr>
          <w:b w:val="0"/>
        </w:rPr>
        <w:fldChar w:fldCharType="separate"/>
      </w:r>
      <w:r w:rsidR="00795FD5">
        <w:rPr>
          <w:b w:val="0"/>
        </w:rPr>
        <w:t>(4)</w:t>
      </w:r>
      <w:r w:rsidR="005766DE" w:rsidRPr="00772216">
        <w:rPr>
          <w:b w:val="0"/>
        </w:rPr>
        <w:fldChar w:fldCharType="end"/>
      </w:r>
      <w:r w:rsidR="005766DE" w:rsidRPr="00772216">
        <w:rPr>
          <w:b w:val="0"/>
        </w:rPr>
        <w:t xml:space="preserve">. In other words, it is a tendency to act in one way or another toward an attitude object. In the term of teacher education, </w:t>
      </w:r>
      <w:r w:rsidR="005766DE" w:rsidRPr="00772216">
        <w:rPr>
          <w:b w:val="0"/>
        </w:rPr>
        <w:fldChar w:fldCharType="begin"/>
      </w:r>
      <w:r w:rsidR="00795FD5">
        <w:rPr>
          <w:b w:val="0"/>
        </w:rPr>
        <w:instrText xml:space="preserve"> ADDIN ZOTERO_ITEM CSL_CITATION {"citationID":"a2e2qh13i2t","properties":{"formattedCitation":"(5)","plainCitation":"(5)","noteIndex":0},"citationItems":[{"id":641,"uris":["http://zotero.org/users/3009765/items/97R55LGB"],"uri":["http://zotero.org/users/3009765/items/97R55LGB"],"itemData":{"id":641,"type":"article-journal","title":"The role of attitudes and beliefs in learning to teach","container-title":"Handbook of research on teacher education","page":"102–119","volume":"2","source":"Google Scholar","author":[{"family":"Richardson","given":"Virginia"}],"issued":{"date-parts":[["1996"]]}}}],"schema":"https://github.com/citation-style-language/schema/raw/master/csl-citation.json"} </w:instrText>
      </w:r>
      <w:r w:rsidR="005766DE" w:rsidRPr="00772216">
        <w:rPr>
          <w:b w:val="0"/>
        </w:rPr>
        <w:fldChar w:fldCharType="separate"/>
      </w:r>
      <w:r w:rsidR="00795FD5">
        <w:rPr>
          <w:b w:val="0"/>
        </w:rPr>
        <w:t>(5)</w:t>
      </w:r>
      <w:r w:rsidR="005766DE" w:rsidRPr="00772216">
        <w:rPr>
          <w:b w:val="0"/>
        </w:rPr>
        <w:fldChar w:fldCharType="end"/>
      </w:r>
      <w:r w:rsidR="005766DE" w:rsidRPr="00772216">
        <w:rPr>
          <w:b w:val="0"/>
        </w:rPr>
        <w:t xml:space="preserve"> stated that teachers’ attitude is an important consideration to understand classroom practices and conduct teacher education because it strongly affects what and how the in-service and pre-service teachers learn and develop their thinking and practices. </w:t>
      </w:r>
      <w:r w:rsidR="00177C41">
        <w:rPr>
          <w:b w:val="0"/>
        </w:rPr>
        <w:t>T</w:t>
      </w:r>
      <w:r w:rsidR="005766DE" w:rsidRPr="00772216">
        <w:rPr>
          <w:b w:val="0"/>
        </w:rPr>
        <w:t xml:space="preserve">eacher education and teachers’ professional development had the intention to increase teachers’ skill and build teachers’ </w:t>
      </w:r>
      <w:r w:rsidR="005766DE" w:rsidRPr="00772216">
        <w:rPr>
          <w:b w:val="0"/>
        </w:rPr>
        <w:lastRenderedPageBreak/>
        <w:t>confidence in using technology. The causation refers to be that if the teacher had adequate access to technology, they would integrate technology into their teaching.</w:t>
      </w:r>
    </w:p>
    <w:p w14:paraId="684A7087" w14:textId="5DCAA2B0" w:rsidR="00E27773" w:rsidRPr="00772216" w:rsidRDefault="005D1B21" w:rsidP="003152E4">
      <w:pPr>
        <w:pStyle w:val="section"/>
        <w:rPr>
          <w:b w:val="0"/>
        </w:rPr>
      </w:pPr>
      <w:r w:rsidRPr="00772216">
        <w:rPr>
          <w:b w:val="0"/>
        </w:rPr>
        <w:t xml:space="preserve">To make sure that future teachers will integrate technology into their class instruction, they must have </w:t>
      </w:r>
      <w:r w:rsidR="00177C41">
        <w:rPr>
          <w:b w:val="0"/>
        </w:rPr>
        <w:t>the</w:t>
      </w:r>
      <w:r w:rsidRPr="00772216">
        <w:rPr>
          <w:b w:val="0"/>
        </w:rPr>
        <w:t xml:space="preserve"> </w:t>
      </w:r>
      <w:r w:rsidR="00177C41">
        <w:rPr>
          <w:b w:val="0"/>
        </w:rPr>
        <w:t>right</w:t>
      </w:r>
      <w:r w:rsidRPr="00772216">
        <w:rPr>
          <w:b w:val="0"/>
        </w:rPr>
        <w:t xml:space="preserve"> attitude towards technology. </w:t>
      </w:r>
      <w:r w:rsidR="00E27773" w:rsidRPr="00772216">
        <w:rPr>
          <w:b w:val="0"/>
        </w:rPr>
        <w:t xml:space="preserve">Researchers have been concerned </w:t>
      </w:r>
      <w:r w:rsidR="00177C41">
        <w:rPr>
          <w:b w:val="0"/>
        </w:rPr>
        <w:t>with</w:t>
      </w:r>
      <w:r w:rsidR="00E27773" w:rsidRPr="00772216">
        <w:rPr>
          <w:b w:val="0"/>
        </w:rPr>
        <w:t xml:space="preserve"> this </w:t>
      </w:r>
      <w:r w:rsidR="005439DF" w:rsidRPr="00772216">
        <w:rPr>
          <w:b w:val="0"/>
        </w:rPr>
        <w:t xml:space="preserve">issue </w:t>
      </w:r>
      <w:r w:rsidR="003635D0" w:rsidRPr="00772216">
        <w:rPr>
          <w:b w:val="0"/>
        </w:rPr>
        <w:t>sho</w:t>
      </w:r>
      <w:r w:rsidR="00C76E7E">
        <w:rPr>
          <w:b w:val="0"/>
        </w:rPr>
        <w:t>w</w:t>
      </w:r>
      <w:r w:rsidR="003635D0" w:rsidRPr="00772216">
        <w:rPr>
          <w:b w:val="0"/>
        </w:rPr>
        <w:t>ed by some studies regarding attitude towards technology</w:t>
      </w:r>
      <w:r w:rsidR="009E4E72">
        <w:rPr>
          <w:b w:val="0"/>
        </w:rPr>
        <w:t>. Moreover,</w:t>
      </w:r>
      <w:r w:rsidR="003635D0" w:rsidRPr="00772216">
        <w:rPr>
          <w:b w:val="0"/>
        </w:rPr>
        <w:t xml:space="preserve"> </w:t>
      </w:r>
      <w:r w:rsidR="008D627F">
        <w:rPr>
          <w:b w:val="0"/>
        </w:rPr>
        <w:t xml:space="preserve">several </w:t>
      </w:r>
      <w:r w:rsidR="009E4E72">
        <w:rPr>
          <w:b w:val="0"/>
        </w:rPr>
        <w:t>of them</w:t>
      </w:r>
      <w:r w:rsidR="008D627F">
        <w:rPr>
          <w:b w:val="0"/>
        </w:rPr>
        <w:t xml:space="preserve"> </w:t>
      </w:r>
      <w:r w:rsidR="009E4E72">
        <w:rPr>
          <w:b w:val="0"/>
        </w:rPr>
        <w:t xml:space="preserve">have </w:t>
      </w:r>
      <w:r w:rsidR="008D627F">
        <w:rPr>
          <w:b w:val="0"/>
        </w:rPr>
        <w:t>establish</w:t>
      </w:r>
      <w:r w:rsidR="009E4E72">
        <w:rPr>
          <w:b w:val="0"/>
        </w:rPr>
        <w:t>ed</w:t>
      </w:r>
      <w:r w:rsidR="008D627F">
        <w:rPr>
          <w:b w:val="0"/>
        </w:rPr>
        <w:t xml:space="preserve"> </w:t>
      </w:r>
      <w:r w:rsidR="00177C41">
        <w:rPr>
          <w:b w:val="0"/>
        </w:rPr>
        <w:t>necessary</w:t>
      </w:r>
      <w:r w:rsidR="008D627F">
        <w:rPr>
          <w:b w:val="0"/>
        </w:rPr>
        <w:t xml:space="preserve"> instruments measuring </w:t>
      </w:r>
      <w:r w:rsidR="009E4E72">
        <w:rPr>
          <w:b w:val="0"/>
        </w:rPr>
        <w:t xml:space="preserve">teachers’ </w:t>
      </w:r>
      <w:r w:rsidR="008D627F">
        <w:rPr>
          <w:b w:val="0"/>
        </w:rPr>
        <w:t xml:space="preserve">attitude towards technology. </w:t>
      </w:r>
      <w:r w:rsidR="00783E20">
        <w:rPr>
          <w:b w:val="0"/>
        </w:rPr>
        <w:fldChar w:fldCharType="begin"/>
      </w:r>
      <w:r w:rsidR="0004515E">
        <w:rPr>
          <w:b w:val="0"/>
        </w:rPr>
        <w:instrText xml:space="preserve"> ADDIN ZOTERO_ITEM CSL_CITATION {"citationID":"4ebSyKTA","properties":{"formattedCitation":"(Loyd &amp; Loyd, 1985)","plainCitation":"(Loyd &amp; Loyd, 1985)","dontUpdate":true,"noteIndex":0},"citationItems":[{"id":855,"uris":["http://zotero.org/users/3009765/items/DNRHXL78"],"uri":["http://zotero.org/users/3009765/items/DNRHXL78"],"itemData":{"id":855,"type":"article-journal","title":"The Reliability and Validity of an Instrument for the Assessment of Computer Attitudes","page":"903–908","volume":"45","issue":"4","DOI":"10.1177/0013164485454021","ISSN":"0013-1644","journalAbbreviation":"Educational and Psychological Measurement","author":[{"family":"Loyd","given":"Brenda H."},{"family":"Loyd","given":"Douglas E."}],"issued":{"date-parts":[["1985"]]}}}],"schema":"https://github.com/citation-style-language/schema/raw/master/csl-citation.json"} </w:instrText>
      </w:r>
      <w:r w:rsidR="00783E20">
        <w:rPr>
          <w:b w:val="0"/>
        </w:rPr>
        <w:fldChar w:fldCharType="separate"/>
      </w:r>
      <w:r w:rsidR="00DF7BF7">
        <w:rPr>
          <w:b w:val="0"/>
          <w:noProof/>
        </w:rPr>
        <w:t>Loyd &amp; Loyd (</w:t>
      </w:r>
      <w:r w:rsidR="00177C41">
        <w:rPr>
          <w:b w:val="0"/>
          <w:noProof/>
        </w:rPr>
        <w:t>6</w:t>
      </w:r>
      <w:r w:rsidR="00DF7BF7">
        <w:rPr>
          <w:b w:val="0"/>
          <w:noProof/>
        </w:rPr>
        <w:t>)</w:t>
      </w:r>
      <w:r w:rsidR="00783E20">
        <w:rPr>
          <w:b w:val="0"/>
        </w:rPr>
        <w:fldChar w:fldCharType="end"/>
      </w:r>
      <w:r w:rsidR="00DF7BF7">
        <w:rPr>
          <w:b w:val="0"/>
        </w:rPr>
        <w:t xml:space="preserve"> developed the Computer Attitude Scale (CAS) to evaluate teachers’ attitude towards</w:t>
      </w:r>
      <w:r w:rsidR="00177C41">
        <w:rPr>
          <w:b w:val="0"/>
        </w:rPr>
        <w:t xml:space="preserve"> the</w:t>
      </w:r>
      <w:r w:rsidR="00DF7BF7">
        <w:rPr>
          <w:b w:val="0"/>
        </w:rPr>
        <w:t xml:space="preserve"> computer.  </w:t>
      </w:r>
      <w:r w:rsidR="006D7695">
        <w:rPr>
          <w:b w:val="0"/>
        </w:rPr>
        <w:t xml:space="preserve">A survey was </w:t>
      </w:r>
      <w:r w:rsidR="004525D5">
        <w:rPr>
          <w:b w:val="0"/>
        </w:rPr>
        <w:t xml:space="preserve">also </w:t>
      </w:r>
      <w:r w:rsidR="006D7695">
        <w:rPr>
          <w:b w:val="0"/>
        </w:rPr>
        <w:t xml:space="preserve">designed </w:t>
      </w:r>
      <w:r w:rsidR="004525D5">
        <w:rPr>
          <w:b w:val="0"/>
        </w:rPr>
        <w:t xml:space="preserve">to assess teachers’ perception </w:t>
      </w:r>
      <w:r w:rsidR="002052D4">
        <w:rPr>
          <w:b w:val="0"/>
        </w:rPr>
        <w:t>of</w:t>
      </w:r>
      <w:r w:rsidR="004525D5">
        <w:rPr>
          <w:b w:val="0"/>
        </w:rPr>
        <w:t xml:space="preserve"> educational technology on computers</w:t>
      </w:r>
      <w:r w:rsidR="000664D7">
        <w:rPr>
          <w:b w:val="0"/>
        </w:rPr>
        <w:t xml:space="preserve"> and </w:t>
      </w:r>
      <w:r w:rsidR="00A009AE">
        <w:rPr>
          <w:b w:val="0"/>
        </w:rPr>
        <w:t>media such as film and video</w:t>
      </w:r>
      <w:r w:rsidR="00AF2827">
        <w:rPr>
          <w:b w:val="0"/>
        </w:rPr>
        <w:t xml:space="preserve"> </w:t>
      </w:r>
      <w:r w:rsidR="00AF2827">
        <w:rPr>
          <w:b w:val="0"/>
        </w:rPr>
        <w:fldChar w:fldCharType="begin"/>
      </w:r>
      <w:r w:rsidR="00795FD5">
        <w:rPr>
          <w:b w:val="0"/>
        </w:rPr>
        <w:instrText xml:space="preserve"> ADDIN ZOTERO_ITEM CSL_CITATION {"citationID":"8qKV0ETZ","properties":{"formattedCitation":"(7)","plainCitation":"(7)","noteIndex":0},"citationItems":[{"id":857,"uris":["http://zotero.org/users/3009765/items/GH24DZYN"],"uri":["http://zotero.org/users/3009765/items/GH24DZYN"],"itemData":{"id":857,"type":"article-journal","title":"Teacher and technologist beliefs about educational technology","container-title":"Kluwer Academic Publishers","page":"73-87","volume":"42","issue":"4","DOI":"10.1007/BF02298056","ISSN":"1556-6501","journalAbbreviation":"Educational Technology Research and Development","author":[{"family":"Lowther","given":"Deborah L."},{"family":"Sullivan","given":"Howard J."}],"issued":{"date-parts":[["1994"]]}}}],"schema":"https://github.com/citation-style-language/schema/raw/master/csl-citation.json"} </w:instrText>
      </w:r>
      <w:r w:rsidR="00AF2827">
        <w:rPr>
          <w:b w:val="0"/>
        </w:rPr>
        <w:fldChar w:fldCharType="separate"/>
      </w:r>
      <w:r w:rsidR="00795FD5">
        <w:rPr>
          <w:b w:val="0"/>
          <w:noProof/>
        </w:rPr>
        <w:t>(7)</w:t>
      </w:r>
      <w:r w:rsidR="00AF2827">
        <w:rPr>
          <w:b w:val="0"/>
        </w:rPr>
        <w:fldChar w:fldCharType="end"/>
      </w:r>
      <w:r w:rsidR="00A009AE">
        <w:rPr>
          <w:b w:val="0"/>
        </w:rPr>
        <w:t>.</w:t>
      </w:r>
      <w:r w:rsidR="00823E99">
        <w:rPr>
          <w:b w:val="0"/>
        </w:rPr>
        <w:t xml:space="preserve"> </w:t>
      </w:r>
      <w:r w:rsidR="002A1826">
        <w:rPr>
          <w:b w:val="0"/>
        </w:rPr>
        <w:fldChar w:fldCharType="begin"/>
      </w:r>
      <w:r w:rsidR="0004515E">
        <w:rPr>
          <w:b w:val="0"/>
        </w:rPr>
        <w:instrText xml:space="preserve"> ADDIN ZOTERO_ITEM CSL_CITATION {"citationID":"yycXOL9Q","properties":{"formattedCitation":"(Davis, 1993)","plainCitation":"(Davis, 1993)","dontUpdate":true,"noteIndex":0},"citationItems":[{"id":861,"uris":["http://zotero.org/users/3009765/items/C9NTG2EJ"],"uri":["http://zotero.org/users/3009765/items/C9NTG2EJ"],"itemData":{"id":861,"type":"article-journal","title":"User acceptance of information technology: system characteristics, user perceptions and behavioral impacts","page":"475-487","volume":"38","issue":"3","DOI":"10.1006/imms.1993.1022","journalAbbreviation":"International Journal of Man-Machine Studies","author":[{"family":"Davis","given":"Fred D."}],"issued":{"date-parts":[["1993"]]}}}],"schema":"https://github.com/citation-style-language/schema/raw/master/csl-citation.json"} </w:instrText>
      </w:r>
      <w:r w:rsidR="002A1826">
        <w:rPr>
          <w:b w:val="0"/>
        </w:rPr>
        <w:fldChar w:fldCharType="separate"/>
      </w:r>
      <w:r w:rsidR="007E14A6">
        <w:rPr>
          <w:b w:val="0"/>
          <w:noProof/>
        </w:rPr>
        <w:t>Davis (</w:t>
      </w:r>
      <w:r w:rsidR="00177C41">
        <w:rPr>
          <w:b w:val="0"/>
          <w:noProof/>
        </w:rPr>
        <w:t>8</w:t>
      </w:r>
      <w:r w:rsidR="007E14A6">
        <w:rPr>
          <w:b w:val="0"/>
          <w:noProof/>
        </w:rPr>
        <w:t>)</w:t>
      </w:r>
      <w:r w:rsidR="002A1826">
        <w:rPr>
          <w:b w:val="0"/>
        </w:rPr>
        <w:fldChar w:fldCharType="end"/>
      </w:r>
      <w:r w:rsidR="007E14A6">
        <w:rPr>
          <w:b w:val="0"/>
        </w:rPr>
        <w:t xml:space="preserve"> formed an instrument named Technology Acceptance Model (TAM</w:t>
      </w:r>
      <w:r w:rsidR="002052D4">
        <w:rPr>
          <w:b w:val="0"/>
        </w:rPr>
        <w:t>),</w:t>
      </w:r>
      <w:r w:rsidR="007E14A6">
        <w:rPr>
          <w:b w:val="0"/>
        </w:rPr>
        <w:t xml:space="preserve"> which included usefulness and ease of utilisation.</w:t>
      </w:r>
      <w:r w:rsidR="00DB0EC2">
        <w:rPr>
          <w:b w:val="0"/>
        </w:rPr>
        <w:t xml:space="preserve"> </w:t>
      </w:r>
      <w:r w:rsidR="002F65E1">
        <w:rPr>
          <w:b w:val="0"/>
        </w:rPr>
        <w:t xml:space="preserve">This study used </w:t>
      </w:r>
      <w:r w:rsidR="003635D0" w:rsidRPr="00772216">
        <w:rPr>
          <w:b w:val="0"/>
        </w:rPr>
        <w:t xml:space="preserve">Technology </w:t>
      </w:r>
      <w:r w:rsidR="0058661F">
        <w:rPr>
          <w:b w:val="0"/>
        </w:rPr>
        <w:t>A</w:t>
      </w:r>
      <w:r w:rsidR="003635D0" w:rsidRPr="00772216">
        <w:rPr>
          <w:b w:val="0"/>
        </w:rPr>
        <w:t xml:space="preserve">ttitude </w:t>
      </w:r>
      <w:r w:rsidR="0058661F">
        <w:rPr>
          <w:b w:val="0"/>
        </w:rPr>
        <w:t>S</w:t>
      </w:r>
      <w:r w:rsidR="003635D0" w:rsidRPr="00772216">
        <w:rPr>
          <w:b w:val="0"/>
        </w:rPr>
        <w:t xml:space="preserve">cale </w:t>
      </w:r>
      <w:r w:rsidR="008D627F">
        <w:rPr>
          <w:b w:val="0"/>
        </w:rPr>
        <w:t xml:space="preserve">that </w:t>
      </w:r>
      <w:r w:rsidR="003635D0" w:rsidRPr="00772216">
        <w:rPr>
          <w:b w:val="0"/>
        </w:rPr>
        <w:t xml:space="preserve">was constructed </w:t>
      </w:r>
      <w:r w:rsidR="008D627F">
        <w:rPr>
          <w:b w:val="0"/>
        </w:rPr>
        <w:t xml:space="preserve">by </w:t>
      </w:r>
      <w:r w:rsidR="008D627F">
        <w:rPr>
          <w:b w:val="0"/>
        </w:rPr>
        <w:fldChar w:fldCharType="begin"/>
      </w:r>
      <w:r w:rsidR="00DF7BF7">
        <w:rPr>
          <w:b w:val="0"/>
        </w:rPr>
        <w:instrText xml:space="preserve"> ADDIN ZOTERO_ITEM CSL_CITATION {"citationID":"zawriKlp","properties":{"formattedCitation":"(McFarlane, Hoffman, &amp; Green, 1997)","plainCitation":"(McFarlane, Hoffman, &amp; Green, 1997)","dontUpdate":true,"noteIndex":0},"citationItems":[{"id":652,"uris":["http://zotero.org/users/3009765/items/JWU3PMTB"],"uri":["http://zotero.org/users/3009765/items/JWU3PMTB"],"itemData":{"id":652,"type":"article-journal","title":"Teachers' Attitudes toward Technology: Psychometric Evaluation of the Technology Attitude Survey","source":"ERIC","abstract":"Teachers' attitudes play a critical role in the effectiveness of technology. The Technology Attitude Survey (TAS) was developed to assess teachers' attitudes toward the general use of technology as an educational tool in the classroom. Reliability and validity of the TAS were investigated. A small pilot study showed high reliability. Pretest and posttest data were then collected from 86 foreign language teachers participating in a training program on the use of technology to enhance foreign language instruction. A single underlying factor explained item intercorrelations. Reliability for the measure was high. Validity was supported by moderate correlations with the computer competency scale of the Teacher Effectiveness Scales. The TAS appears to be a reliable measure of teachers'  attitudes toward technology. The Scale is attached. (Contains two tables and eight references.) (Author/SLD)","URL":"https://eric.ed.gov/?id=ED411279","title-short":"Teachers' Attitudes toward Technology","language":"en","author":[{"family":"McFarlane","given":"Terry A."},{"family":"Hoffman","given":"Eleanor R."},{"family":"Green","given":"Kathy E."}],"issued":{"date-parts":[["1997",3]]},"accessed":{"date-parts":[["2017",9,6]]}}}],"schema":"https://github.com/citation-style-language/schema/raw/master/csl-citation.json"} </w:instrText>
      </w:r>
      <w:r w:rsidR="008D627F">
        <w:rPr>
          <w:b w:val="0"/>
        </w:rPr>
        <w:fldChar w:fldCharType="separate"/>
      </w:r>
      <w:r w:rsidR="008D627F">
        <w:rPr>
          <w:b w:val="0"/>
          <w:noProof/>
        </w:rPr>
        <w:t>McFarlane, Hoffman, &amp; Green (</w:t>
      </w:r>
      <w:r w:rsidR="00177C41">
        <w:rPr>
          <w:b w:val="0"/>
          <w:noProof/>
        </w:rPr>
        <w:t>9</w:t>
      </w:r>
      <w:r w:rsidR="008D627F">
        <w:rPr>
          <w:b w:val="0"/>
          <w:noProof/>
        </w:rPr>
        <w:t>)</w:t>
      </w:r>
      <w:r w:rsidR="008D627F">
        <w:rPr>
          <w:b w:val="0"/>
        </w:rPr>
        <w:fldChar w:fldCharType="end"/>
      </w:r>
      <w:r w:rsidR="008D627F">
        <w:rPr>
          <w:b w:val="0"/>
        </w:rPr>
        <w:t xml:space="preserve">. </w:t>
      </w:r>
      <w:r w:rsidR="002052D4">
        <w:rPr>
          <w:b w:val="0"/>
        </w:rPr>
        <w:t xml:space="preserve">The </w:t>
      </w:r>
      <w:r w:rsidR="008D627F">
        <w:rPr>
          <w:b w:val="0"/>
        </w:rPr>
        <w:t xml:space="preserve">Technology Attitude Scale was </w:t>
      </w:r>
      <w:r w:rsidR="00162638">
        <w:rPr>
          <w:b w:val="0"/>
        </w:rPr>
        <w:t xml:space="preserve">created differently from the prior instruments since it assessed teachers’ attitude towards various technology generally instead of only computers, film, and video. </w:t>
      </w:r>
      <w:r w:rsidR="002052D4">
        <w:rPr>
          <w:b w:val="0"/>
        </w:rPr>
        <w:t>Besides</w:t>
      </w:r>
      <w:r w:rsidR="00162638">
        <w:rPr>
          <w:b w:val="0"/>
        </w:rPr>
        <w:t xml:space="preserve">, it included educational utility items which were essential to teachers’ attitude. </w:t>
      </w:r>
      <w:r w:rsidR="00397169">
        <w:rPr>
          <w:b w:val="0"/>
        </w:rPr>
        <w:t xml:space="preserve">The Technology Attitude Scale (TAS) was validated by employing </w:t>
      </w:r>
      <w:r w:rsidR="00555D89">
        <w:rPr>
          <w:b w:val="0"/>
        </w:rPr>
        <w:t>princip</w:t>
      </w:r>
      <w:r w:rsidR="002052D4">
        <w:rPr>
          <w:b w:val="0"/>
        </w:rPr>
        <w:t>al</w:t>
      </w:r>
      <w:r w:rsidR="00555D89">
        <w:rPr>
          <w:b w:val="0"/>
        </w:rPr>
        <w:t xml:space="preserve"> component analysis</w:t>
      </w:r>
      <w:r w:rsidR="00397169">
        <w:rPr>
          <w:b w:val="0"/>
        </w:rPr>
        <w:t xml:space="preserve"> </w:t>
      </w:r>
      <w:r w:rsidR="00A34F81">
        <w:rPr>
          <w:b w:val="0"/>
        </w:rPr>
        <w:t xml:space="preserve">that considered dimensionality, factor loading, variance, and reliability </w:t>
      </w:r>
      <w:r w:rsidR="00A34F81">
        <w:rPr>
          <w:b w:val="0"/>
        </w:rPr>
        <w:fldChar w:fldCharType="begin"/>
      </w:r>
      <w:r w:rsidR="00F13523">
        <w:rPr>
          <w:b w:val="0"/>
        </w:rPr>
        <w:instrText xml:space="preserve"> ADDIN ZOTERO_ITEM CSL_CITATION {"citationID":"axH1K08T","properties":{"formattedCitation":"(9)","plainCitation":"(9)","noteIndex":0},"citationItems":[{"id":652,"uris":["http://zotero.org/users/3009765/items/JWU3PMTB"],"uri":["http://zotero.org/users/3009765/items/JWU3PMTB"],"itemData":{"id":652,"type":"article-journal","title":"Teachers' Attitudes toward Technology: Psychometric Evaluation of the Technology Attitude Survey","source":"ERIC","abstract":"Teachers' attitudes play a critical role in the effectiveness of technology. The Technology Attitude Survey (TAS) was developed to assess teachers' attitudes toward the general use of technology as an educational tool in the classroom. Reliability and validity of the TAS were investigated. A small pilot study showed high reliability. Pretest and posttest data were then collected from 86 foreign language teachers participating in a training program on the use of technology to enhance foreign language instruction. A single underlying factor explained item intercorrelations. Reliability for the measure was high. Validity was supported by moderate correlations with the computer competency scale of the Teacher Effectiveness Scales. The TAS appears to be a reliable measure of teachers'  attitudes toward technology. The Scale is attached. (Contains two tables and eight references.) (Author/SLD)","URL":"https://eric.ed.gov/?id=ED411279","title-short":"Teachers' Attitudes toward Technology","language":"en","author":[{"family":"McFarlane","given":"Terry A."},{"family":"Hoffman","given":"Eleanor R."},{"family":"Green","given":"Kathy E."}],"issued":{"date-parts":[["1997",3]]},"accessed":{"date-parts":[["2017",9,6]]}}}],"schema":"https://github.com/citation-style-language/schema/raw/master/csl-citation.json"} </w:instrText>
      </w:r>
      <w:r w:rsidR="00A34F81">
        <w:rPr>
          <w:b w:val="0"/>
        </w:rPr>
        <w:fldChar w:fldCharType="separate"/>
      </w:r>
      <w:r w:rsidR="00F13523">
        <w:rPr>
          <w:b w:val="0"/>
          <w:noProof/>
        </w:rPr>
        <w:t>(9)</w:t>
      </w:r>
      <w:r w:rsidR="00A34F81">
        <w:rPr>
          <w:b w:val="0"/>
        </w:rPr>
        <w:fldChar w:fldCharType="end"/>
      </w:r>
      <w:r w:rsidR="00A34F81">
        <w:rPr>
          <w:b w:val="0"/>
        </w:rPr>
        <w:t xml:space="preserve">. The study found out that </w:t>
      </w:r>
      <w:r w:rsidR="00555D89">
        <w:rPr>
          <w:b w:val="0"/>
        </w:rPr>
        <w:t>the 20-item</w:t>
      </w:r>
      <w:r w:rsidR="00AF2827">
        <w:rPr>
          <w:b w:val="0"/>
        </w:rPr>
        <w:t>s</w:t>
      </w:r>
      <w:r w:rsidR="00555D89">
        <w:rPr>
          <w:b w:val="0"/>
        </w:rPr>
        <w:t xml:space="preserve"> of TAS w</w:t>
      </w:r>
      <w:r w:rsidR="00AF2827">
        <w:rPr>
          <w:b w:val="0"/>
        </w:rPr>
        <w:t>ere</w:t>
      </w:r>
      <w:r w:rsidR="00555D89">
        <w:rPr>
          <w:b w:val="0"/>
        </w:rPr>
        <w:t xml:space="preserve"> valid and reliable. </w:t>
      </w:r>
    </w:p>
    <w:p w14:paraId="772F6906" w14:textId="35E214CD" w:rsidR="00CA7268" w:rsidRDefault="007E14A6" w:rsidP="003152E4">
      <w:pPr>
        <w:pStyle w:val="section"/>
        <w:rPr>
          <w:b w:val="0"/>
        </w:rPr>
      </w:pPr>
      <w:r>
        <w:rPr>
          <w:b w:val="0"/>
        </w:rPr>
        <w:t xml:space="preserve">Validation using </w:t>
      </w:r>
      <w:r w:rsidR="00555D89">
        <w:rPr>
          <w:b w:val="0"/>
        </w:rPr>
        <w:t>principal component analysis or factor analysis</w:t>
      </w:r>
      <w:r>
        <w:rPr>
          <w:b w:val="0"/>
        </w:rPr>
        <w:t xml:space="preserve"> is generally known. However</w:t>
      </w:r>
      <w:r w:rsidR="00555D89">
        <w:rPr>
          <w:b w:val="0"/>
        </w:rPr>
        <w:t xml:space="preserve">, there is another type of validation </w:t>
      </w:r>
      <w:r w:rsidR="00CA11C7" w:rsidRPr="00772216">
        <w:rPr>
          <w:b w:val="0"/>
        </w:rPr>
        <w:t xml:space="preserve">for </w:t>
      </w:r>
      <w:r w:rsidR="002052D4">
        <w:rPr>
          <w:b w:val="0"/>
        </w:rPr>
        <w:t xml:space="preserve">an </w:t>
      </w:r>
      <w:r w:rsidR="00555D89">
        <w:rPr>
          <w:b w:val="0"/>
        </w:rPr>
        <w:t xml:space="preserve">instrument named Rasch Model. </w:t>
      </w:r>
      <w:r w:rsidR="00F70E7A" w:rsidRPr="00772216">
        <w:rPr>
          <w:b w:val="0"/>
        </w:rPr>
        <w:t>Rasch model is one-parameter Item Response Theory (IRT) model</w:t>
      </w:r>
      <w:r w:rsidR="00000F8A">
        <w:rPr>
          <w:b w:val="0"/>
        </w:rPr>
        <w:t>,</w:t>
      </w:r>
      <w:r w:rsidR="00F70E7A" w:rsidRPr="00772216">
        <w:rPr>
          <w:b w:val="0"/>
        </w:rPr>
        <w:t xml:space="preserve"> which can overcome classical test theory </w:t>
      </w:r>
      <w:r w:rsidR="009E0BE0">
        <w:rPr>
          <w:b w:val="0"/>
        </w:rPr>
        <w:t xml:space="preserve">(CTT) </w:t>
      </w:r>
      <w:r w:rsidR="00F70E7A" w:rsidRPr="00772216">
        <w:rPr>
          <w:b w:val="0"/>
        </w:rPr>
        <w:t xml:space="preserve">problem by producing items and person statistics independent </w:t>
      </w:r>
      <w:r w:rsidR="00F70E7A" w:rsidRPr="00772216">
        <w:rPr>
          <w:b w:val="0"/>
        </w:rPr>
        <w:fldChar w:fldCharType="begin"/>
      </w:r>
      <w:r w:rsidR="00F13523">
        <w:rPr>
          <w:b w:val="0"/>
        </w:rPr>
        <w:instrText xml:space="preserve"> ADDIN ZOTERO_ITEM CSL_CITATION {"citationID":"agq54c8vp4","properties":{"formattedCitation":"(10)","plainCitation":"(10)","noteIndex":0},"citationItems":[{"id":635,"uris":["http://zotero.org/users/3009765/items/MA6Z5PX3"],"uri":["http://zotero.org/users/3009765/items/MA6Z5PX3"],"itemData":{"id":635,"type":"article-journal","title":"Item Response Theory and Classical Test Theory: An Empirical Comparison of their Item/Person Statistics","container-title":"Educational and Psychological Measurement","page":"357-381","volume":"58","issue":"3","source":"SAGE Journals","abstract":"Despite theoretical differences between item response theory (IRT) and classical test theory (CTT), there is a lack of empirical knowledge about how, and to what extent, the IRT- and CTT-based item and person statistics behave differently. This study empirically examined the behaviors of the item and person statistics derived from these two measurement frameworks. The study focused on two issues: (a) What are the empirical relationships between IRT- and CTT-based item and person statistics? and (b) To what extent are the item statistics from IRT and those from CIT invariant across different participant samples? A large-scale statewide assessment database was used in the study. The findings indicate that the person and item statistics derived from the two measurement frameworks are quite comparable. The degree of invariance of item statistics across samples, usually considered as the theoretical superiority IRT models, also appeared to be similar for the two measurement fireworks.","DOI":"10.1177/0013164498058003001","ISSN":"0013-1644","title-short":"Item Response Theory and Classical Test Theory","journalAbbreviation":"Educational and Psychological Measurement","language":"en","author":[{"family":"Fan","given":"Xitao"}],"issued":{"date-parts":[["1998",6,1]]}}}],"schema":"https://github.com/citation-style-language/schema/raw/master/csl-citation.json"} </w:instrText>
      </w:r>
      <w:r w:rsidR="00F70E7A" w:rsidRPr="00772216">
        <w:rPr>
          <w:b w:val="0"/>
        </w:rPr>
        <w:fldChar w:fldCharType="separate"/>
      </w:r>
      <w:r w:rsidR="00F13523">
        <w:rPr>
          <w:b w:val="0"/>
        </w:rPr>
        <w:t>(10)</w:t>
      </w:r>
      <w:r w:rsidR="00F70E7A" w:rsidRPr="00772216">
        <w:rPr>
          <w:b w:val="0"/>
        </w:rPr>
        <w:fldChar w:fldCharType="end"/>
      </w:r>
      <w:r w:rsidR="00F70E7A" w:rsidRPr="00772216">
        <w:rPr>
          <w:b w:val="0"/>
        </w:rPr>
        <w:t>. The analysis of Rasch is a psychometric technique that was established to improve the accuracy with which researchers create instruments, monitor instrument quality, and compute respondents’ performances</w:t>
      </w:r>
      <w:r w:rsidR="00C76E7E">
        <w:rPr>
          <w:b w:val="0"/>
        </w:rPr>
        <w:t xml:space="preserve"> </w:t>
      </w:r>
      <w:r w:rsidR="00F70E7A" w:rsidRPr="00772216">
        <w:rPr>
          <w:b w:val="0"/>
        </w:rPr>
        <w:fldChar w:fldCharType="begin"/>
      </w:r>
      <w:r w:rsidR="00F13523">
        <w:rPr>
          <w:b w:val="0"/>
        </w:rPr>
        <w:instrText xml:space="preserve"> ADDIN ZOTERO_ITEM CSL_CITATION {"citationID":"a238tgffscd","properties":{"formattedCitation":"(11)","plainCitation":"(11)","noteIndex":0},"citationItems":[{"id":632,"uris":["http://zotero.org/users/3009765/items/5323DDFZ"],"uri":["http://zotero.org/users/3009765/items/5323DDFZ"],"itemData":{"id":632,"type":"article-journal","title":"Rasch Analysis for Instrument Development: Why, When, and How?","container-title":"CBE Life Sciences Education","volume":"15","issue":"4","source":"PubMed Central","abstract":"Rasch psychometric techniques can be used to guide the development and analysis of tests and surveys. Rasch techniques also can be used to explain the meaning of a test score or survey score. Of great interest to researchers and instructors is that Rasch techniques allow different forms of a test to be developed., This essay describes Rasch analysis psychometric techniques and how such techniques can be used by life sciences education researchers to guide the development and use of surveys and tests. Specifically, Rasch techniques can be used to document and evaluate the measurement functioning of such instruments. Rasch techniques also allow researchers to construct “Wright maps” to explain the meaning of a test score or survey score and develop alternative forms of tests and surveys. Rasch techniques provide a mechanism by which the quality of life sciences–related tests and surveys can be optimized and the techniques can be used to provide a context (e.g., what topics a student has mastered) when explaining test and survey results.","URL":"http://www.ncbi.nlm.nih.gov/pmc/articles/PMC5132390/","DOI":"10.1187/cbe.16-04-0148","ISSN":"1931-7913","note":"PMID: 27856555\nPMCID: PMC5132390","title-short":"Rasch Analysis for Instrument Development","journalAbbreviation":"CBE Life Sci Educ","author":[{"family":"Boone","given":"William J."}],"issued":{"date-parts":[["2016"]]},"accessed":{"date-parts":[["2017",8,21]]}}}],"schema":"https://github.com/citation-style-language/schema/raw/master/csl-citation.json"} </w:instrText>
      </w:r>
      <w:r w:rsidR="00F70E7A" w:rsidRPr="00772216">
        <w:rPr>
          <w:b w:val="0"/>
        </w:rPr>
        <w:fldChar w:fldCharType="separate"/>
      </w:r>
      <w:r w:rsidR="00F13523">
        <w:rPr>
          <w:b w:val="0"/>
        </w:rPr>
        <w:t>(11)</w:t>
      </w:r>
      <w:r w:rsidR="00F70E7A" w:rsidRPr="00772216">
        <w:rPr>
          <w:b w:val="0"/>
        </w:rPr>
        <w:fldChar w:fldCharType="end"/>
      </w:r>
      <w:r w:rsidR="00F70E7A" w:rsidRPr="00772216">
        <w:rPr>
          <w:b w:val="0"/>
        </w:rPr>
        <w:t xml:space="preserve">. Rasch analysis enables researchers to construct alternative forms of measurement instruments. Rasch analysis also helps researchers think in more complex ways concerning the constructs (variables) they wish to measure. </w:t>
      </w:r>
      <w:r w:rsidR="00F70E7A" w:rsidRPr="00772216">
        <w:rPr>
          <w:b w:val="0"/>
        </w:rPr>
        <w:fldChar w:fldCharType="begin"/>
      </w:r>
      <w:r w:rsidR="0004515E">
        <w:rPr>
          <w:b w:val="0"/>
        </w:rPr>
        <w:instrText xml:space="preserve"> ADDIN ZOTERO_ITEM CSL_CITATION {"citationID":"ao4bc9dtlm","properties":{"formattedCitation":"(Bond &amp; Fox, 2015)","plainCitation":"(Bond &amp; Fox, 2015)","dontUpdate":true,"noteIndex":0},"citationItems":[{"id":608,"uris":["http://zotero.org/users/3009765/items/8UN8LQ45"],"uri":["http://zotero.org/users/3009765/items/8UN8LQ45"],"itemData":{"id":608,"type":"book","title":"Applying the Rasch Model: Fundamental Measurement in the Human Sciences, Third Edition","publisher":"Routledge","number-of-pages":"406","source":"Google Books","abstract":"Cited over 1900 times, this classic text facilitates a deep understanding of the Rasch model. The authors review the crucial properties of the model and demonstrate its use with a variety of examples from education, psychology, and health. A glossary and numerous illustrations aid the reader's understanding. Readers learn how to apply Rasch analysis so they can perform their own analyses and interpret the results. The authors present an accessible overview that does not require a mathematical background.   Highlights of the new edition include: -More learning tools to strengthen readers’ understanding including chapter introductions, boldfaced key terms, chapter summaries, activities, and suggested readings. -Divided chapters (4, 6, 7 &amp; 8) into basic and extended understanding sections so readers can select the level most appropriate for their needs and to provide more in-depth investigations of key topics. -A website at www.routledge.com/9780415833424 that features free Rasch software, data sets, an Invariance worksheet, detailed instructions for key analyses, and links to related sources. -Greater emphasis on the role of Rasch measurement as a priori in the construction of scales and its use post hoc to reveal the extent to which interval scale measurement is instantiated in existing data sets. -Emphasizes the importance of interval level measurement data and demonstrates how Rasch measurement is used to examine measurement invariance. -Insights from other Rasch scholars via innovative applications (Ch. 9). -Extended discussion of invariance now reviews DIF, DPF, and anchoring (ch. 5).  -Revised Rating Scale Model material now based on the analysis of the CEAQ (ch.6). -Clarifies the relationships between Rasch measurement, True Score Theory, and Item Response Theory by reviewing their commonalities and differences (Ch.13). -Provides more detail on how to conduct a Rasch analysis so readers can use the techniques on their own (Appendix B).  Intended as a text for graduate courses in measurement, item response theory, (advanced) research methods or quantitative analysis taught in psychology, education, human development, business, and other social and health sciences, professionals in these areas also appreciate the book‘s accessible introduction.","ISBN":"978-1-317-80526-7","note":"Google-Books-ID: i13LCQAAQBAJ","title-short":"Applying the Rasch Model","language":"en","author":[{"family":"Bond","given":"Trevor"},{"family":"Fox","given":"Christine M."}],"issued":{"date-parts":[["2015",6,5]]}}}],"schema":"https://github.com/citation-style-language/schema/raw/master/csl-citation.json"} </w:instrText>
      </w:r>
      <w:r w:rsidR="00F70E7A" w:rsidRPr="00772216">
        <w:rPr>
          <w:b w:val="0"/>
        </w:rPr>
        <w:fldChar w:fldCharType="separate"/>
      </w:r>
      <w:r w:rsidR="00465941" w:rsidRPr="00772216">
        <w:rPr>
          <w:b w:val="0"/>
        </w:rPr>
        <w:t xml:space="preserve">Bond &amp; Fox </w:t>
      </w:r>
      <w:r w:rsidR="00D30FD0">
        <w:rPr>
          <w:b w:val="0"/>
        </w:rPr>
        <w:t>(</w:t>
      </w:r>
      <w:r w:rsidR="00000F8A">
        <w:rPr>
          <w:b w:val="0"/>
        </w:rPr>
        <w:t>12</w:t>
      </w:r>
      <w:r w:rsidR="00465941" w:rsidRPr="00772216">
        <w:rPr>
          <w:b w:val="0"/>
        </w:rPr>
        <w:t>)</w:t>
      </w:r>
      <w:r w:rsidR="00F70E7A" w:rsidRPr="00772216">
        <w:rPr>
          <w:b w:val="0"/>
        </w:rPr>
        <w:fldChar w:fldCharType="end"/>
      </w:r>
      <w:r w:rsidR="00F70E7A" w:rsidRPr="00772216">
        <w:rPr>
          <w:b w:val="0"/>
        </w:rPr>
        <w:t xml:space="preserve"> stated that the Rasch model focuses on a person who has ability </w:t>
      </w:r>
      <w:r w:rsidR="00521505">
        <w:rPr>
          <w:b w:val="0"/>
        </w:rPr>
        <w:t xml:space="preserve">to </w:t>
      </w:r>
      <w:r w:rsidR="00F70E7A" w:rsidRPr="00772216">
        <w:rPr>
          <w:b w:val="0"/>
        </w:rPr>
        <w:t xml:space="preserve">encountering an item which has the level of difficulty and the likelihood of the person gets the items correct. </w:t>
      </w:r>
      <w:r w:rsidR="00521505">
        <w:rPr>
          <w:b w:val="0"/>
        </w:rPr>
        <w:t>P</w:t>
      </w:r>
      <w:r w:rsidR="00F70E7A" w:rsidRPr="00772216">
        <w:rPr>
          <w:b w:val="0"/>
        </w:rPr>
        <w:t xml:space="preserve">robability of success depends on the difference between </w:t>
      </w:r>
      <w:r w:rsidR="00521505">
        <w:rPr>
          <w:b w:val="0"/>
        </w:rPr>
        <w:t xml:space="preserve">the </w:t>
      </w:r>
      <w:r w:rsidR="00F70E7A" w:rsidRPr="00772216">
        <w:rPr>
          <w:b w:val="0"/>
        </w:rPr>
        <w:t xml:space="preserve">ability of the person and </w:t>
      </w:r>
      <w:r w:rsidR="00521505">
        <w:rPr>
          <w:b w:val="0"/>
        </w:rPr>
        <w:t xml:space="preserve">the </w:t>
      </w:r>
      <w:r w:rsidR="00F70E7A" w:rsidRPr="00772216">
        <w:rPr>
          <w:b w:val="0"/>
        </w:rPr>
        <w:t>difficulty of the item.</w:t>
      </w:r>
      <w:r w:rsidR="00DE6302">
        <w:rPr>
          <w:b w:val="0"/>
        </w:rPr>
        <w:t xml:space="preserve"> </w:t>
      </w:r>
      <w:r w:rsidR="00651FC2">
        <w:rPr>
          <w:b w:val="0"/>
        </w:rPr>
        <w:t>The advantage</w:t>
      </w:r>
      <w:r w:rsidR="00A27E4F">
        <w:rPr>
          <w:b w:val="0"/>
        </w:rPr>
        <w:t>s</w:t>
      </w:r>
      <w:r w:rsidR="00651FC2">
        <w:rPr>
          <w:b w:val="0"/>
        </w:rPr>
        <w:t xml:space="preserve"> of using Rasch model </w:t>
      </w:r>
      <w:r w:rsidR="00A27E4F">
        <w:rPr>
          <w:b w:val="0"/>
        </w:rPr>
        <w:t>for validation are</w:t>
      </w:r>
      <w:r w:rsidR="00F32697">
        <w:rPr>
          <w:b w:val="0"/>
        </w:rPr>
        <w:t xml:space="preserve"> (</w:t>
      </w:r>
      <w:r w:rsidR="00521505">
        <w:rPr>
          <w:b w:val="0"/>
        </w:rPr>
        <w:t>a</w:t>
      </w:r>
      <w:r w:rsidR="00F32697">
        <w:rPr>
          <w:b w:val="0"/>
        </w:rPr>
        <w:t xml:space="preserve">) </w:t>
      </w:r>
      <w:r w:rsidR="0006764E">
        <w:rPr>
          <w:b w:val="0"/>
        </w:rPr>
        <w:t>generating linear measure, (</w:t>
      </w:r>
      <w:r w:rsidR="00521505">
        <w:rPr>
          <w:b w:val="0"/>
        </w:rPr>
        <w:t>b</w:t>
      </w:r>
      <w:r w:rsidR="0006764E">
        <w:rPr>
          <w:b w:val="0"/>
        </w:rPr>
        <w:t>) accommodating missing data, (</w:t>
      </w:r>
      <w:r w:rsidR="00521505">
        <w:rPr>
          <w:b w:val="0"/>
        </w:rPr>
        <w:t>c</w:t>
      </w:r>
      <w:r w:rsidR="0006764E">
        <w:rPr>
          <w:b w:val="0"/>
        </w:rPr>
        <w:t>) providing validity and reliability, (</w:t>
      </w:r>
      <w:r w:rsidR="00521505">
        <w:rPr>
          <w:b w:val="0"/>
        </w:rPr>
        <w:t>d</w:t>
      </w:r>
      <w:r w:rsidR="0006764E">
        <w:rPr>
          <w:b w:val="0"/>
        </w:rPr>
        <w:t xml:space="preserve">) presenting </w:t>
      </w:r>
      <w:r w:rsidR="00173C8C">
        <w:rPr>
          <w:b w:val="0"/>
        </w:rPr>
        <w:t xml:space="preserve">independent and </w:t>
      </w:r>
      <w:r w:rsidR="0006764E">
        <w:rPr>
          <w:b w:val="0"/>
        </w:rPr>
        <w:t>accurate estimation</w:t>
      </w:r>
      <w:r w:rsidR="00173C8C">
        <w:rPr>
          <w:b w:val="0"/>
        </w:rPr>
        <w:t>, and (</w:t>
      </w:r>
      <w:r w:rsidR="00521505">
        <w:rPr>
          <w:b w:val="0"/>
        </w:rPr>
        <w:t>e</w:t>
      </w:r>
      <w:r w:rsidR="00173C8C">
        <w:rPr>
          <w:b w:val="0"/>
        </w:rPr>
        <w:t xml:space="preserve">) focusing on </w:t>
      </w:r>
      <w:r w:rsidR="00521505">
        <w:rPr>
          <w:b w:val="0"/>
        </w:rPr>
        <w:t xml:space="preserve">the </w:t>
      </w:r>
      <w:r w:rsidR="00173C8C">
        <w:rPr>
          <w:b w:val="0"/>
        </w:rPr>
        <w:t xml:space="preserve">individual person and item performance instead of </w:t>
      </w:r>
      <w:r w:rsidR="00521505">
        <w:rPr>
          <w:b w:val="0"/>
        </w:rPr>
        <w:t xml:space="preserve">a </w:t>
      </w:r>
      <w:r w:rsidR="00173C8C">
        <w:rPr>
          <w:b w:val="0"/>
        </w:rPr>
        <w:t>group</w:t>
      </w:r>
      <w:r w:rsidR="0006764E">
        <w:rPr>
          <w:b w:val="0"/>
        </w:rPr>
        <w:t xml:space="preserve"> </w:t>
      </w:r>
      <w:r w:rsidR="00A27E4F">
        <w:rPr>
          <w:b w:val="0"/>
        </w:rPr>
        <w:t xml:space="preserve"> </w:t>
      </w:r>
      <w:r w:rsidR="0004515E">
        <w:rPr>
          <w:b w:val="0"/>
        </w:rPr>
        <w:fldChar w:fldCharType="begin"/>
      </w:r>
      <w:r w:rsidR="00F13523">
        <w:rPr>
          <w:b w:val="0"/>
        </w:rPr>
        <w:instrText xml:space="preserve"> ADDIN ZOTERO_ITEM CSL_CITATION {"citationID":"BFLTgT1g","properties":{"formattedCitation":"(13,14)","plainCitation":"(13,14)","noteIndex":0},"citationItems":[{"id":884,"uris":["http://zotero.org/users/3009765/items/WJFWITQL"],"uri":["http://zotero.org/users/3009765/items/WJFWITQL"],"itemData":{"id":884,"type":"article-journal","title":"An Introduction to Rasch Measurement for Scale Development and Person Assessment","container-title":"Journal of Nursing Measurement","page":"189-206","volume":"10","issue":"3","source":"connect.springerpub.com","abstract":"&lt;p&gt;This article: a) outlines some of the limitations of True Score Theory, b) discusses some advantages of Rasch measurement, and c) compares the results of Rasch and factor analytic techniques applied to a common data set. Using a mail survey, 206 female members of a national nursing association completed Ryckman’s (1982) Perceived Physical Ability Scale. Exploratory factor analysis identified one factor with a Cronbach alpha of .78. Rasch fit statistics also identified one dimension with a person reliability of .76. Rasch methods were also used to investigate the rating scale functioning, additional construct validity issues, and person diagnosis. Discrepancies between the two estimates of internal consistency are discussed and differences in the utility of the two methodologies are reviewed.&lt;/p&gt;","DOI":"10.1891/jnum.10.3.189.52562","ISSN":"1061-3749, 1945-7049","language":"en","author":[{"family":"Smith","given":"Everett V."},{"family":"Conrad","given":"Karen M."},{"family":"Chang","given":"Karen"},{"family":"Piazza","given":"Jo"}],"issued":{"date-parts":[["2002",12,1]]}}},{"id":882,"uris":["http://zotero.org/users/3009765/items/46L58FAL"],"uri":["http://zotero.org/users/3009765/items/46L58FAL"],"itemData":{"id":882,"type":"article-journal","title":"An overview of the family of rasch measurement models","container-title":"Introduction to rasch measurement: Theory, models and applications","page":"1-24","source":"repository.eduhk.hk","language":"English","author":[{"family":"Wright","given":"Benjamin D."},{"family":"Mok","given":"Magdalena Mo Ching"}],"issued":{"date-parts":[["2004"]]}}}],"schema":"https://github.com/citation-style-language/schema/raw/master/csl-citation.json"} </w:instrText>
      </w:r>
      <w:r w:rsidR="0004515E">
        <w:rPr>
          <w:b w:val="0"/>
        </w:rPr>
        <w:fldChar w:fldCharType="separate"/>
      </w:r>
      <w:r w:rsidR="00F13523">
        <w:rPr>
          <w:b w:val="0"/>
          <w:noProof/>
        </w:rPr>
        <w:t>(13,14)</w:t>
      </w:r>
      <w:r w:rsidR="0004515E">
        <w:rPr>
          <w:b w:val="0"/>
        </w:rPr>
        <w:fldChar w:fldCharType="end"/>
      </w:r>
      <w:r w:rsidR="00F32697">
        <w:rPr>
          <w:b w:val="0"/>
        </w:rPr>
        <w:t>.</w:t>
      </w:r>
      <w:r w:rsidR="00173C8C">
        <w:rPr>
          <w:b w:val="0"/>
        </w:rPr>
        <w:t xml:space="preserve"> </w:t>
      </w:r>
      <w:r w:rsidR="00F821D8">
        <w:rPr>
          <w:b w:val="0"/>
        </w:rPr>
        <w:t>Using Rasch model, s</w:t>
      </w:r>
      <w:r w:rsidR="00521505">
        <w:rPr>
          <w:b w:val="0"/>
        </w:rPr>
        <w:t>everal properties represent validity analysis</w:t>
      </w:r>
      <w:r w:rsidR="00F821D8">
        <w:rPr>
          <w:b w:val="0"/>
        </w:rPr>
        <w:t>. H</w:t>
      </w:r>
      <w:r w:rsidR="00173C8C">
        <w:rPr>
          <w:b w:val="0"/>
        </w:rPr>
        <w:t xml:space="preserve">owever, this study only aimed attention at variable (Wright) maps and fit statistics. </w:t>
      </w:r>
      <w:r w:rsidR="00DE6302">
        <w:rPr>
          <w:b w:val="0"/>
        </w:rPr>
        <w:t>Wright Maps is a graph represent</w:t>
      </w:r>
      <w:r w:rsidR="00F821D8">
        <w:rPr>
          <w:b w:val="0"/>
        </w:rPr>
        <w:t>ing</w:t>
      </w:r>
      <w:r w:rsidR="00DE6302">
        <w:rPr>
          <w:b w:val="0"/>
        </w:rPr>
        <w:t xml:space="preserve"> the relationship between the measures of persons and items </w:t>
      </w:r>
      <w:r w:rsidR="00DE6302">
        <w:rPr>
          <w:b w:val="0"/>
        </w:rPr>
        <w:fldChar w:fldCharType="begin"/>
      </w:r>
      <w:r w:rsidR="00F13523">
        <w:rPr>
          <w:b w:val="0"/>
        </w:rPr>
        <w:instrText xml:space="preserve"> ADDIN ZOTERO_ITEM CSL_CITATION {"citationID":"cBrvTjEW","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DE6302">
        <w:rPr>
          <w:b w:val="0"/>
        </w:rPr>
        <w:fldChar w:fldCharType="separate"/>
      </w:r>
      <w:r w:rsidR="00F13523">
        <w:rPr>
          <w:b w:val="0"/>
          <w:noProof/>
        </w:rPr>
        <w:t>(15)</w:t>
      </w:r>
      <w:r w:rsidR="00DE6302">
        <w:rPr>
          <w:b w:val="0"/>
        </w:rPr>
        <w:fldChar w:fldCharType="end"/>
      </w:r>
      <w:r w:rsidR="00DE6302">
        <w:rPr>
          <w:b w:val="0"/>
        </w:rPr>
        <w:t xml:space="preserve">. </w:t>
      </w:r>
      <w:r w:rsidR="00F821D8">
        <w:rPr>
          <w:b w:val="0"/>
        </w:rPr>
        <w:t>The f</w:t>
      </w:r>
      <w:r w:rsidR="002873C6">
        <w:rPr>
          <w:b w:val="0"/>
        </w:rPr>
        <w:t xml:space="preserve">it defines how </w:t>
      </w:r>
      <w:r w:rsidR="007136B4">
        <w:rPr>
          <w:b w:val="0"/>
        </w:rPr>
        <w:t xml:space="preserve">appropriate data correspond to Rasch model </w:t>
      </w:r>
      <w:r w:rsidR="007136B4">
        <w:rPr>
          <w:b w:val="0"/>
        </w:rPr>
        <w:fldChar w:fldCharType="begin"/>
      </w:r>
      <w:r w:rsidR="00F13523">
        <w:rPr>
          <w:b w:val="0"/>
        </w:rPr>
        <w:instrText xml:space="preserve"> ADDIN ZOTERO_ITEM CSL_CITATION {"citationID":"hgkKo5MC","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7136B4">
        <w:rPr>
          <w:b w:val="0"/>
        </w:rPr>
        <w:fldChar w:fldCharType="separate"/>
      </w:r>
      <w:r w:rsidR="00F13523">
        <w:rPr>
          <w:b w:val="0"/>
          <w:noProof/>
        </w:rPr>
        <w:t>(15)</w:t>
      </w:r>
      <w:r w:rsidR="007136B4">
        <w:rPr>
          <w:b w:val="0"/>
        </w:rPr>
        <w:fldChar w:fldCharType="end"/>
      </w:r>
      <w:r w:rsidR="00F821D8">
        <w:rPr>
          <w:b w:val="0"/>
        </w:rPr>
        <w:t>,</w:t>
      </w:r>
      <w:r w:rsidR="00CE42A5">
        <w:rPr>
          <w:b w:val="0"/>
        </w:rPr>
        <w:t xml:space="preserve"> and it can be obtained by comparing the expected and observed responses</w:t>
      </w:r>
      <w:r w:rsidR="00FA24AC">
        <w:rPr>
          <w:b w:val="0"/>
        </w:rPr>
        <w:t xml:space="preserve"> </w:t>
      </w:r>
      <w:r w:rsidR="00CE42A5">
        <w:rPr>
          <w:b w:val="0"/>
        </w:rPr>
        <w:fldChar w:fldCharType="begin"/>
      </w:r>
      <w:r w:rsidR="00F13523">
        <w:rPr>
          <w:b w:val="0"/>
        </w:rPr>
        <w:instrText xml:space="preserve"> ADDIN ZOTERO_ITEM CSL_CITATION {"citationID":"g7V6cBzB","properties":{"formattedCitation":"(13)","plainCitation":"(13)","noteIndex":0},"citationItems":[{"id":884,"uris":["http://zotero.org/users/3009765/items/WJFWITQL"],"uri":["http://zotero.org/users/3009765/items/WJFWITQL"],"itemData":{"id":884,"type":"article-journal","title":"An Introduction to Rasch Measurement for Scale Development and Person Assessment","container-title":"Journal of Nursing Measurement","page":"189-206","volume":"10","issue":"3","source":"connect.springerpub.com","abstract":"&lt;p&gt;This article: a) outlines some of the limitations of True Score Theory, b) discusses some advantages of Rasch measurement, and c) compares the results of Rasch and factor analytic techniques applied to a common data set. Using a mail survey, 206 female members of a national nursing association completed Ryckman’s (1982) Perceived Physical Ability Scale. Exploratory factor analysis identified one factor with a Cronbach alpha of .78. Rasch fit statistics also identified one dimension with a person reliability of .76. Rasch methods were also used to investigate the rating scale functioning, additional construct validity issues, and person diagnosis. Discrepancies between the two estimates of internal consistency are discussed and differences in the utility of the two methodologies are reviewed.&lt;/p&gt;","DOI":"10.1891/jnum.10.3.189.52562","ISSN":"1061-3749, 1945-7049","language":"en","author":[{"family":"Smith","given":"Everett V."},{"family":"Conrad","given":"Karen M."},{"family":"Chang","given":"Karen"},{"family":"Piazza","given":"Jo"}],"issued":{"date-parts":[["2002",12,1]]}}}],"schema":"https://github.com/citation-style-language/schema/raw/master/csl-citation.json"} </w:instrText>
      </w:r>
      <w:r w:rsidR="00CE42A5">
        <w:rPr>
          <w:b w:val="0"/>
        </w:rPr>
        <w:fldChar w:fldCharType="separate"/>
      </w:r>
      <w:r w:rsidR="00F13523">
        <w:rPr>
          <w:b w:val="0"/>
          <w:noProof/>
        </w:rPr>
        <w:t>(13)</w:t>
      </w:r>
      <w:r w:rsidR="00CE42A5">
        <w:rPr>
          <w:b w:val="0"/>
        </w:rPr>
        <w:fldChar w:fldCharType="end"/>
      </w:r>
      <w:r w:rsidR="007136B4">
        <w:rPr>
          <w:b w:val="0"/>
        </w:rPr>
        <w:t xml:space="preserve">. </w:t>
      </w:r>
      <w:r w:rsidR="00FA24AC">
        <w:rPr>
          <w:b w:val="0"/>
        </w:rPr>
        <w:t xml:space="preserve">Item fit is used to examine items’ contribution to unidimensional construct. The model expects that an item has a bigger chance of obtaining a higher rating for </w:t>
      </w:r>
      <w:r w:rsidR="00F821D8">
        <w:rPr>
          <w:b w:val="0"/>
        </w:rPr>
        <w:t xml:space="preserve">a </w:t>
      </w:r>
      <w:r w:rsidR="00FA24AC">
        <w:rPr>
          <w:b w:val="0"/>
        </w:rPr>
        <w:t xml:space="preserve">person with higher ability. </w:t>
      </w:r>
      <w:r w:rsidR="00122CD1">
        <w:rPr>
          <w:b w:val="0"/>
        </w:rPr>
        <w:t xml:space="preserve">Person fit </w:t>
      </w:r>
      <w:r w:rsidR="00AE66BA">
        <w:rPr>
          <w:b w:val="0"/>
        </w:rPr>
        <w:t xml:space="preserve">refers to </w:t>
      </w:r>
      <w:r w:rsidR="00D20670">
        <w:rPr>
          <w:b w:val="0"/>
        </w:rPr>
        <w:t xml:space="preserve">a person’s responses pattern to the items </w:t>
      </w:r>
      <w:r w:rsidR="00F821D8">
        <w:rPr>
          <w:b w:val="0"/>
        </w:rPr>
        <w:t>concerning</w:t>
      </w:r>
      <w:r w:rsidR="00D20670">
        <w:rPr>
          <w:b w:val="0"/>
        </w:rPr>
        <w:t xml:space="preserve"> the model. The expectation is </w:t>
      </w:r>
      <w:r w:rsidR="00F821D8">
        <w:rPr>
          <w:b w:val="0"/>
        </w:rPr>
        <w:t xml:space="preserve">that </w:t>
      </w:r>
      <w:r w:rsidR="00D20670">
        <w:rPr>
          <w:b w:val="0"/>
        </w:rPr>
        <w:t xml:space="preserve">a person having higher ability tends to have </w:t>
      </w:r>
      <w:r w:rsidR="00F821D8">
        <w:rPr>
          <w:b w:val="0"/>
        </w:rPr>
        <w:t>a</w:t>
      </w:r>
      <w:r w:rsidR="00D20670">
        <w:rPr>
          <w:b w:val="0"/>
        </w:rPr>
        <w:t xml:space="preserve"> higher rating. The items and persons categorised as misfitting should be considered to revise or eliminate </w:t>
      </w:r>
      <w:r w:rsidR="00D20670">
        <w:rPr>
          <w:b w:val="0"/>
        </w:rPr>
        <w:fldChar w:fldCharType="begin"/>
      </w:r>
      <w:r w:rsidR="00F13523">
        <w:rPr>
          <w:b w:val="0"/>
        </w:rPr>
        <w:instrText xml:space="preserve"> ADDIN ZOTERO_ITEM CSL_CITATION {"citationID":"G8SLQxtY","properties":{"formattedCitation":"(13)","plainCitation":"(13)","noteIndex":0},"citationItems":[{"id":884,"uris":["http://zotero.org/users/3009765/items/WJFWITQL"],"uri":["http://zotero.org/users/3009765/items/WJFWITQL"],"itemData":{"id":884,"type":"article-journal","title":"An Introduction to Rasch Measurement for Scale Development and Person Assessment","container-title":"Journal of Nursing Measurement","page":"189-206","volume":"10","issue":"3","source":"connect.springerpub.com","abstract":"&lt;p&gt;This article: a) outlines some of the limitations of True Score Theory, b) discusses some advantages of Rasch measurement, and c) compares the results of Rasch and factor analytic techniques applied to a common data set. Using a mail survey, 206 female members of a national nursing association completed Ryckman’s (1982) Perceived Physical Ability Scale. Exploratory factor analysis identified one factor with a Cronbach alpha of .78. Rasch fit statistics also identified one dimension with a person reliability of .76. Rasch methods were also used to investigate the rating scale functioning, additional construct validity issues, and person diagnosis. Discrepancies between the two estimates of internal consistency are discussed and differences in the utility of the two methodologies are reviewed.&lt;/p&gt;","DOI":"10.1891/jnum.10.3.189.52562","ISSN":"1061-3749, 1945-7049","language":"en","author":[{"family":"Smith","given":"Everett V."},{"family":"Conrad","given":"Karen M."},{"family":"Chang","given":"Karen"},{"family":"Piazza","given":"Jo"}],"issued":{"date-parts":[["2002",12,1]]}}}],"schema":"https://github.com/citation-style-language/schema/raw/master/csl-citation.json"} </w:instrText>
      </w:r>
      <w:r w:rsidR="00D20670">
        <w:rPr>
          <w:b w:val="0"/>
        </w:rPr>
        <w:fldChar w:fldCharType="separate"/>
      </w:r>
      <w:r w:rsidR="00F13523">
        <w:rPr>
          <w:b w:val="0"/>
          <w:noProof/>
        </w:rPr>
        <w:t>(13)</w:t>
      </w:r>
      <w:r w:rsidR="00D20670">
        <w:rPr>
          <w:b w:val="0"/>
        </w:rPr>
        <w:fldChar w:fldCharType="end"/>
      </w:r>
      <w:r w:rsidR="00D20670">
        <w:rPr>
          <w:b w:val="0"/>
        </w:rPr>
        <w:t xml:space="preserve">. </w:t>
      </w:r>
      <w:r w:rsidR="00CB1691">
        <w:rPr>
          <w:b w:val="0"/>
        </w:rPr>
        <w:t xml:space="preserve">Using a procedure developed by Wright, </w:t>
      </w:r>
      <w:r w:rsidR="00651FC2">
        <w:rPr>
          <w:b w:val="0"/>
        </w:rPr>
        <w:t>t</w:t>
      </w:r>
      <w:r w:rsidR="003A56E0" w:rsidRPr="00772216">
        <w:rPr>
          <w:b w:val="0"/>
        </w:rPr>
        <w:t>he person and item fit evaluation were based on three criteria; (1) Outfit mean square (MNSQ) value, (2) Outfit Z-standard (ZSTD) value, and (3) Point Measure Correlation value</w:t>
      </w:r>
      <w:r w:rsidR="00D20670">
        <w:rPr>
          <w:b w:val="0"/>
        </w:rPr>
        <w:t xml:space="preserve"> </w:t>
      </w:r>
      <w:r w:rsidR="00D20670">
        <w:rPr>
          <w:b w:val="0"/>
        </w:rPr>
        <w:fldChar w:fldCharType="begin"/>
      </w:r>
      <w:r w:rsidR="00F13523">
        <w:rPr>
          <w:b w:val="0"/>
        </w:rPr>
        <w:instrText xml:space="preserve"> ADDIN ZOTERO_ITEM CSL_CITATION {"citationID":"oRUzK2aZ","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D20670">
        <w:rPr>
          <w:b w:val="0"/>
        </w:rPr>
        <w:fldChar w:fldCharType="separate"/>
      </w:r>
      <w:r w:rsidR="00F13523">
        <w:rPr>
          <w:b w:val="0"/>
          <w:noProof/>
        </w:rPr>
        <w:t>(15)</w:t>
      </w:r>
      <w:r w:rsidR="00D20670">
        <w:rPr>
          <w:b w:val="0"/>
        </w:rPr>
        <w:fldChar w:fldCharType="end"/>
      </w:r>
      <w:r w:rsidR="003A56E0" w:rsidRPr="00772216">
        <w:rPr>
          <w:b w:val="0"/>
        </w:rPr>
        <w:t>.</w:t>
      </w:r>
      <w:r w:rsidR="003A56E0">
        <w:rPr>
          <w:b w:val="0"/>
        </w:rPr>
        <w:t xml:space="preserve"> </w:t>
      </w:r>
    </w:p>
    <w:p w14:paraId="21CC46ED" w14:textId="3A33E1F0" w:rsidR="00196DA6" w:rsidRPr="00772216" w:rsidRDefault="00D20670" w:rsidP="003152E4">
      <w:pPr>
        <w:pStyle w:val="section"/>
        <w:rPr>
          <w:b w:val="0"/>
        </w:rPr>
      </w:pPr>
      <w:r>
        <w:rPr>
          <w:b w:val="0"/>
        </w:rPr>
        <w:t>Based on the review above, it can be</w:t>
      </w:r>
      <w:r w:rsidR="007E1147">
        <w:rPr>
          <w:b w:val="0"/>
        </w:rPr>
        <w:t xml:space="preserve"> derived</w:t>
      </w:r>
      <w:r>
        <w:rPr>
          <w:b w:val="0"/>
        </w:rPr>
        <w:t xml:space="preserve"> that </w:t>
      </w:r>
      <w:r w:rsidR="007E1147">
        <w:rPr>
          <w:b w:val="0"/>
        </w:rPr>
        <w:t xml:space="preserve">validating Technology Attitude Scale for pre-service teachers is reasonably promising, particularly in </w:t>
      </w:r>
      <w:r w:rsidR="00F821D8">
        <w:rPr>
          <w:b w:val="0"/>
        </w:rPr>
        <w:t xml:space="preserve">the </w:t>
      </w:r>
      <w:r w:rsidR="007E1147">
        <w:rPr>
          <w:b w:val="0"/>
        </w:rPr>
        <w:t xml:space="preserve">Indonesian context with no prior research regarding it. Therefore, </w:t>
      </w:r>
      <w:r>
        <w:rPr>
          <w:b w:val="0"/>
        </w:rPr>
        <w:t xml:space="preserve">this study aimed to </w:t>
      </w:r>
      <w:r w:rsidRPr="00772216">
        <w:rPr>
          <w:b w:val="0"/>
        </w:rPr>
        <w:t>evaluate the person and item fit of technology attitude scale for pre-service mathematics teachers using Rasch measurement</w:t>
      </w:r>
      <w:r w:rsidR="007E1147">
        <w:rPr>
          <w:b w:val="0"/>
        </w:rPr>
        <w:t xml:space="preserve">. </w:t>
      </w:r>
      <w:r w:rsidR="005F2D38" w:rsidRPr="00772216">
        <w:rPr>
          <w:b w:val="0"/>
        </w:rPr>
        <w:t xml:space="preserve">The results of the study could be the considerations for the researcher to create a new instrument or revise the existed instrument regarding </w:t>
      </w:r>
      <w:r w:rsidR="00F821D8">
        <w:rPr>
          <w:b w:val="0"/>
        </w:rPr>
        <w:t xml:space="preserve">the </w:t>
      </w:r>
      <w:r w:rsidR="005F2D38">
        <w:rPr>
          <w:b w:val="0"/>
        </w:rPr>
        <w:t>technological</w:t>
      </w:r>
      <w:r w:rsidR="005F2D38" w:rsidRPr="00772216">
        <w:rPr>
          <w:b w:val="0"/>
        </w:rPr>
        <w:t xml:space="preserve"> attitude of pre-service mathematics teachers. The study would also give empirical evidence to support the theoretical framework</w:t>
      </w:r>
      <w:r w:rsidR="00F821D8">
        <w:rPr>
          <w:b w:val="0"/>
        </w:rPr>
        <w:t>,</w:t>
      </w:r>
      <w:r w:rsidR="005F2D38" w:rsidRPr="00772216">
        <w:rPr>
          <w:b w:val="0"/>
        </w:rPr>
        <w:t xml:space="preserve"> which has been established in the previous study.</w:t>
      </w:r>
    </w:p>
    <w:p w14:paraId="0EE231DA" w14:textId="13158B40" w:rsidR="00961F4C" w:rsidRDefault="00961F4C" w:rsidP="003152E4">
      <w:pPr>
        <w:pStyle w:val="section"/>
      </w:pPr>
      <w:r>
        <w:t>Method</w:t>
      </w:r>
      <w:r w:rsidR="00CA11C7">
        <w:t>ology</w:t>
      </w:r>
    </w:p>
    <w:p w14:paraId="25E9EC90" w14:textId="7C3C808A" w:rsidR="00F835C9" w:rsidRPr="00F835C9" w:rsidRDefault="00553991" w:rsidP="000B5B98">
      <w:pPr>
        <w:spacing w:before="240"/>
        <w:jc w:val="both"/>
        <w:rPr>
          <w:rFonts w:ascii="Times New Roman" w:hAnsi="Times New Roman"/>
          <w:lang w:val="en-AU"/>
        </w:rPr>
      </w:pPr>
      <w:r w:rsidRPr="00553991">
        <w:rPr>
          <w:rFonts w:ascii="Times New Roman" w:hAnsi="Times New Roman"/>
          <w:lang w:val="en-AU"/>
        </w:rPr>
        <w:lastRenderedPageBreak/>
        <w:t>This study was a quantitative survey design with the type of cross-sectional study</w:t>
      </w:r>
      <w:r w:rsidR="00D34EC8">
        <w:rPr>
          <w:rFonts w:ascii="Times New Roman" w:hAnsi="Times New Roman"/>
          <w:lang w:val="en-AU"/>
        </w:rPr>
        <w:t xml:space="preserve">. </w:t>
      </w:r>
      <w:r w:rsidR="00F835C9" w:rsidRPr="00F835C9">
        <w:rPr>
          <w:rFonts w:ascii="Times New Roman" w:hAnsi="Times New Roman"/>
          <w:lang w:val="en-AU"/>
        </w:rPr>
        <w:t>It investigated medium</w:t>
      </w:r>
      <w:r w:rsidR="00F821D8">
        <w:rPr>
          <w:rFonts w:ascii="Times New Roman" w:hAnsi="Times New Roman"/>
          <w:lang w:val="en-AU"/>
        </w:rPr>
        <w:t>-</w:t>
      </w:r>
      <w:r w:rsidR="00F835C9" w:rsidRPr="00F835C9">
        <w:rPr>
          <w:rFonts w:ascii="Times New Roman" w:hAnsi="Times New Roman"/>
          <w:lang w:val="en-AU"/>
        </w:rPr>
        <w:t>scale participants</w:t>
      </w:r>
      <w:r w:rsidR="00F821D8">
        <w:rPr>
          <w:rFonts w:ascii="Times New Roman" w:hAnsi="Times New Roman"/>
          <w:lang w:val="en-AU"/>
        </w:rPr>
        <w:t>,</w:t>
      </w:r>
      <w:r w:rsidR="00F835C9" w:rsidRPr="00F835C9">
        <w:rPr>
          <w:rFonts w:ascii="Times New Roman" w:hAnsi="Times New Roman"/>
          <w:lang w:val="en-AU"/>
        </w:rPr>
        <w:t xml:space="preserve"> </w:t>
      </w:r>
      <w:r w:rsidR="00D34EC8">
        <w:rPr>
          <w:rFonts w:ascii="Times New Roman" w:hAnsi="Times New Roman"/>
          <w:lang w:val="en-AU"/>
        </w:rPr>
        <w:t>and the</w:t>
      </w:r>
      <w:r w:rsidR="00F835C9" w:rsidRPr="00F835C9">
        <w:rPr>
          <w:rFonts w:ascii="Times New Roman" w:hAnsi="Times New Roman"/>
          <w:lang w:val="en-AU"/>
        </w:rPr>
        <w:t xml:space="preserve"> data w</w:t>
      </w:r>
      <w:r w:rsidR="00F821D8">
        <w:rPr>
          <w:rFonts w:ascii="Times New Roman" w:hAnsi="Times New Roman"/>
          <w:lang w:val="en-AU"/>
        </w:rPr>
        <w:t>ere</w:t>
      </w:r>
      <w:r w:rsidR="00F835C9" w:rsidRPr="00F835C9">
        <w:rPr>
          <w:rFonts w:ascii="Times New Roman" w:hAnsi="Times New Roman"/>
          <w:lang w:val="en-AU"/>
        </w:rPr>
        <w:t xml:space="preserve"> collected from questionnaires</w:t>
      </w:r>
      <w:r w:rsidR="00D34EC8">
        <w:rPr>
          <w:rFonts w:ascii="Times New Roman" w:hAnsi="Times New Roman"/>
          <w:lang w:val="en-AU"/>
        </w:rPr>
        <w:t xml:space="preserve">. </w:t>
      </w:r>
      <w:r w:rsidR="00F835C9" w:rsidRPr="00F835C9">
        <w:rPr>
          <w:rFonts w:ascii="Times New Roman" w:hAnsi="Times New Roman"/>
          <w:lang w:val="en-AU"/>
        </w:rPr>
        <w:t xml:space="preserve">The participants in </w:t>
      </w:r>
      <w:r w:rsidR="00D34EC8">
        <w:rPr>
          <w:rFonts w:ascii="Times New Roman" w:hAnsi="Times New Roman"/>
          <w:lang w:val="en-AU"/>
        </w:rPr>
        <w:t>this</w:t>
      </w:r>
      <w:r w:rsidR="00F835C9" w:rsidRPr="00F835C9">
        <w:rPr>
          <w:rFonts w:ascii="Times New Roman" w:hAnsi="Times New Roman"/>
          <w:lang w:val="en-AU"/>
        </w:rPr>
        <w:t xml:space="preserve"> study were pre-service teachers who will be Mathematics school teachers at two teachers</w:t>
      </w:r>
      <w:r w:rsidR="00D34EC8">
        <w:rPr>
          <w:rFonts w:ascii="Times New Roman" w:hAnsi="Times New Roman"/>
          <w:lang w:val="en-AU"/>
        </w:rPr>
        <w:t>’ education institutions (</w:t>
      </w:r>
      <w:r w:rsidR="00F835C9" w:rsidRPr="00F835C9">
        <w:rPr>
          <w:rFonts w:ascii="Times New Roman" w:hAnsi="Times New Roman"/>
          <w:lang w:val="en-AU"/>
        </w:rPr>
        <w:t>universities</w:t>
      </w:r>
      <w:r w:rsidR="00D34EC8">
        <w:rPr>
          <w:rFonts w:ascii="Times New Roman" w:hAnsi="Times New Roman"/>
          <w:lang w:val="en-AU"/>
        </w:rPr>
        <w:t>)</w:t>
      </w:r>
      <w:r w:rsidR="00F835C9" w:rsidRPr="00F835C9">
        <w:rPr>
          <w:rFonts w:ascii="Times New Roman" w:hAnsi="Times New Roman"/>
          <w:lang w:val="en-AU"/>
        </w:rPr>
        <w:t xml:space="preserve"> in Indonesia. When they were invited to participate in this research, they had to have completed at least one of </w:t>
      </w:r>
      <w:r w:rsidR="00F821D8">
        <w:rPr>
          <w:rFonts w:ascii="Times New Roman" w:hAnsi="Times New Roman"/>
          <w:lang w:val="en-AU"/>
        </w:rPr>
        <w:t xml:space="preserve">the </w:t>
      </w:r>
      <w:r w:rsidR="00F835C9" w:rsidRPr="00F835C9">
        <w:rPr>
          <w:rFonts w:ascii="Times New Roman" w:hAnsi="Times New Roman"/>
          <w:lang w:val="en-AU"/>
        </w:rPr>
        <w:t>Information and Communication Technology-related course. The number of total participants in this study was 106 (</w:t>
      </w:r>
      <w:r w:rsidR="00D34EC8">
        <w:rPr>
          <w:rFonts w:ascii="Cambria Math" w:hAnsi="Cambria Math" w:cs="Cambria Math"/>
          <w:lang w:val="en-AU"/>
        </w:rPr>
        <w:t>n</w:t>
      </w:r>
      <w:r w:rsidR="00F835C9" w:rsidRPr="00F835C9">
        <w:rPr>
          <w:rFonts w:ascii="Times New Roman" w:hAnsi="Times New Roman"/>
          <w:lang w:val="en-AU"/>
        </w:rPr>
        <w:t xml:space="preserve"> = 106) who came from two teachers’ universities and who were drawn from the 2013 – 2016 yearly intakes. </w:t>
      </w:r>
    </w:p>
    <w:p w14:paraId="64D4D3F0" w14:textId="42595446" w:rsidR="001F5DBA" w:rsidRPr="001F5DBA" w:rsidRDefault="00F835C9" w:rsidP="000B5B98">
      <w:pPr>
        <w:spacing w:before="240"/>
        <w:jc w:val="both"/>
        <w:rPr>
          <w:rFonts w:ascii="Times New Roman" w:hAnsi="Times New Roman"/>
          <w:lang w:val="en-AU"/>
        </w:rPr>
      </w:pPr>
      <w:r w:rsidRPr="00F835C9">
        <w:rPr>
          <w:rFonts w:ascii="Times New Roman" w:hAnsi="Times New Roman"/>
          <w:lang w:val="en-AU"/>
        </w:rPr>
        <w:t xml:space="preserve">This study adapted an instrument developed by McFarlane </w:t>
      </w:r>
      <w:r w:rsidR="00B07ECA" w:rsidRPr="00B07ECA">
        <w:rPr>
          <w:rFonts w:ascii="Times New Roman" w:hAnsi="Times New Roman"/>
          <w:lang w:val="en-AU"/>
        </w:rPr>
        <w:fldChar w:fldCharType="begin"/>
      </w:r>
      <w:r w:rsidR="00B07ECA">
        <w:rPr>
          <w:rFonts w:ascii="Times New Roman" w:hAnsi="Times New Roman"/>
          <w:lang w:val="en-AU"/>
        </w:rPr>
        <w:instrText xml:space="preserve"> ADDIN ZOTERO_ITEM CSL_CITATION {"citationID":"a2q7skn367k","properties":{"formattedCitation":"(9)","plainCitation":"(9)","noteIndex":0},"citationItems":[{"id":652,"uris":["http://zotero.org/users/3009765/items/JWU3PMTB"],"uri":["http://zotero.org/users/3009765/items/JWU3PMTB"],"itemData":{"id":652,"type":"article-journal","title":"Teachers' Attitudes toward Technology: Psychometric Evaluation of the Technology Attitude Survey","source":"ERIC","abstract":"Teachers' attitudes play a critical role in the effectiveness of technology. The Technology Attitude Survey (TAS) was developed to assess teachers' attitudes toward the general use of technology as an educational tool in the classroom. Reliability and validity of the TAS were investigated. A small pilot study showed high reliability. Pretest and posttest data were then collected from 86 foreign language teachers participating in a training program on the use of technology to enhance foreign language instruction. A single underlying factor explained item intercorrelations. Reliability for the measure was high. Validity was supported by moderate correlations with the computer competency scale of the Teacher Effectiveness Scales. The TAS appears to be a reliable measure of teachers'  attitudes toward technology. The Scale is attached. (Contains two tables and eight references.) (Author/SLD)","URL":"https://eric.ed.gov/?id=ED411279","title-short":"Teachers' Attitudes toward Technology","language":"en","author":[{"family":"McFarlane","given":"Terry A."},{"family":"Hoffman","given":"Eleanor R."},{"family":"Green","given":"Kathy E."}],"issued":{"date-parts":[["1997",3]]},"accessed":{"date-parts":[["2017",9,6]]}}}],"schema":"https://github.com/citation-style-language/schema/raw/master/csl-citation.json"} </w:instrText>
      </w:r>
      <w:r w:rsidR="00B07ECA" w:rsidRPr="00B07ECA">
        <w:rPr>
          <w:rFonts w:ascii="Times New Roman" w:hAnsi="Times New Roman"/>
          <w:lang w:val="en-AU"/>
        </w:rPr>
        <w:fldChar w:fldCharType="separate"/>
      </w:r>
      <w:r w:rsidR="00B07ECA" w:rsidRPr="00B07ECA">
        <w:rPr>
          <w:rFonts w:ascii="Times New Roman" w:hAnsi="Times New Roman"/>
          <w:lang w:val="en-US"/>
        </w:rPr>
        <w:t>(9)</w:t>
      </w:r>
      <w:r w:rsidR="00B07ECA" w:rsidRPr="00B07ECA">
        <w:rPr>
          <w:rFonts w:ascii="Times New Roman" w:hAnsi="Times New Roman"/>
          <w:lang w:val="en-AU"/>
        </w:rPr>
        <w:fldChar w:fldCharType="end"/>
      </w:r>
      <w:r w:rsidRPr="00F835C9">
        <w:rPr>
          <w:rFonts w:ascii="Times New Roman" w:hAnsi="Times New Roman"/>
          <w:lang w:val="en-AU"/>
        </w:rPr>
        <w:t xml:space="preserve">, the “Technology Attitude Survey” with 20 items to assess teachers’ attitudes towards the general use of technology as an educational tool in the classroom. There were several modifications to the items based on the appropriateness for pre-service Mathematics teachers, such as changing the terms from “technology” into “ICT” and from TTFLT (Language Teachers) into </w:t>
      </w:r>
      <w:r w:rsidR="00B07ECA">
        <w:rPr>
          <w:rFonts w:ascii="Times New Roman" w:hAnsi="Times New Roman"/>
          <w:lang w:val="en-AU"/>
        </w:rPr>
        <w:t xml:space="preserve">the </w:t>
      </w:r>
      <w:r w:rsidRPr="00F835C9">
        <w:rPr>
          <w:rFonts w:ascii="Times New Roman" w:hAnsi="Times New Roman"/>
          <w:lang w:val="en-AU"/>
        </w:rPr>
        <w:t xml:space="preserve">general. This study also removed item number 6 due to the biased statement and expanded item number 19 into two new ones since it represented two conditions. Hence, the research instrument was a questionnaire which consisted of 20 items for measuring attitudes towards ICT. Each of the items has </w:t>
      </w:r>
      <w:r w:rsidR="00B07ECA">
        <w:rPr>
          <w:rFonts w:ascii="Times New Roman" w:hAnsi="Times New Roman"/>
          <w:lang w:val="en-AU"/>
        </w:rPr>
        <w:t>four</w:t>
      </w:r>
      <w:r w:rsidRPr="00F835C9">
        <w:rPr>
          <w:rFonts w:ascii="Times New Roman" w:hAnsi="Times New Roman"/>
          <w:lang w:val="en-AU"/>
        </w:rPr>
        <w:t xml:space="preserve"> levels of </w:t>
      </w:r>
      <w:r w:rsidR="00B07ECA">
        <w:rPr>
          <w:rFonts w:ascii="Times New Roman" w:hAnsi="Times New Roman"/>
          <w:lang w:val="en-AU"/>
        </w:rPr>
        <w:t xml:space="preserve">the </w:t>
      </w:r>
      <w:r w:rsidRPr="00F835C9">
        <w:rPr>
          <w:rFonts w:ascii="Times New Roman" w:hAnsi="Times New Roman"/>
          <w:lang w:val="en-AU"/>
        </w:rPr>
        <w:t xml:space="preserve">agreement which are represented by a four-point Likert scale: strongly disagree (1), disagree (2), agree (3), and strongly agree (4). </w:t>
      </w:r>
      <w:r w:rsidR="001F5DBA" w:rsidRPr="001F5DBA">
        <w:rPr>
          <w:rFonts w:ascii="Times New Roman" w:hAnsi="Times New Roman"/>
          <w:lang w:val="en-AU"/>
        </w:rPr>
        <w:t>Before running the data analysis, nine</w:t>
      </w:r>
      <w:r w:rsidR="00B07ECA">
        <w:rPr>
          <w:rFonts w:ascii="Times New Roman" w:hAnsi="Times New Roman"/>
          <w:lang w:val="en-AU"/>
        </w:rPr>
        <w:t>-</w:t>
      </w:r>
      <w:r w:rsidR="001F5DBA" w:rsidRPr="001F5DBA">
        <w:rPr>
          <w:rFonts w:ascii="Times New Roman" w:hAnsi="Times New Roman"/>
          <w:lang w:val="en-AU"/>
        </w:rPr>
        <w:t>item responses in the questionnaire which measured attitudes towards ICT were recoded due to the original coding and the direction of tendency</w:t>
      </w:r>
      <w:r w:rsidR="001A2461">
        <w:rPr>
          <w:rFonts w:ascii="Times New Roman" w:hAnsi="Times New Roman"/>
          <w:lang w:val="en-AU"/>
        </w:rPr>
        <w:t>,</w:t>
      </w:r>
      <w:r w:rsidR="001F5DBA" w:rsidRPr="001F5DBA">
        <w:rPr>
          <w:rFonts w:ascii="Times New Roman" w:hAnsi="Times New Roman"/>
          <w:lang w:val="en-AU"/>
        </w:rPr>
        <w:t xml:space="preserve"> as show</w:t>
      </w:r>
      <w:r w:rsidR="00B07ECA">
        <w:rPr>
          <w:rFonts w:ascii="Times New Roman" w:hAnsi="Times New Roman"/>
          <w:lang w:val="en-AU"/>
        </w:rPr>
        <w:t>n</w:t>
      </w:r>
      <w:r w:rsidR="001F5DBA" w:rsidRPr="001F5DBA">
        <w:rPr>
          <w:rFonts w:ascii="Times New Roman" w:hAnsi="Times New Roman"/>
          <w:lang w:val="en-AU"/>
        </w:rPr>
        <w:t xml:space="preserve"> in table </w:t>
      </w:r>
      <w:r w:rsidR="00D34EC8">
        <w:rPr>
          <w:rFonts w:ascii="Times New Roman" w:hAnsi="Times New Roman"/>
          <w:lang w:val="en-AU"/>
        </w:rPr>
        <w:t>1</w:t>
      </w:r>
      <w:r w:rsidR="001F5DBA" w:rsidRPr="001F5DBA">
        <w:rPr>
          <w:rFonts w:ascii="Times New Roman" w:hAnsi="Times New Roman"/>
          <w:lang w:val="en-AU"/>
        </w:rPr>
        <w:t xml:space="preserve">. </w:t>
      </w:r>
    </w:p>
    <w:p w14:paraId="1EF11A39" w14:textId="0BFD9EB1" w:rsidR="001F5DBA" w:rsidRPr="001F5DBA" w:rsidRDefault="001F5DBA" w:rsidP="000B5B98">
      <w:pPr>
        <w:spacing w:before="240" w:after="120"/>
        <w:jc w:val="center"/>
        <w:rPr>
          <w:rFonts w:ascii="Times New Roman" w:hAnsi="Times New Roman"/>
          <w:lang w:val="en-AU"/>
        </w:rPr>
      </w:pPr>
      <w:bookmarkStart w:id="1" w:name="_Toc500282124"/>
      <w:r w:rsidRPr="00736E47">
        <w:rPr>
          <w:rFonts w:ascii="Times New Roman" w:hAnsi="Times New Roman"/>
          <w:b/>
          <w:lang w:val="en-AU"/>
        </w:rPr>
        <w:t xml:space="preserve">Table </w:t>
      </w:r>
      <w:r w:rsidR="00D34EC8" w:rsidRPr="00736E47">
        <w:rPr>
          <w:rFonts w:ascii="Times New Roman" w:hAnsi="Times New Roman"/>
          <w:b/>
          <w:lang w:val="en-AU"/>
        </w:rPr>
        <w:t>1.</w:t>
      </w:r>
      <w:r w:rsidRPr="001F5DBA">
        <w:rPr>
          <w:rFonts w:ascii="Times New Roman" w:hAnsi="Times New Roman"/>
          <w:lang w:val="en-AU"/>
        </w:rPr>
        <w:t xml:space="preserve"> Recoded items of the research questionnaire</w:t>
      </w:r>
      <w:bookmarkEnd w:id="1"/>
    </w:p>
    <w:tbl>
      <w:tblPr>
        <w:tblStyle w:val="TableGrid"/>
        <w:tblW w:w="10456"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134"/>
        <w:gridCol w:w="3969"/>
        <w:gridCol w:w="1985"/>
        <w:gridCol w:w="1984"/>
      </w:tblGrid>
      <w:tr w:rsidR="000B5B98" w:rsidRPr="001F5DBA" w14:paraId="541FF49B" w14:textId="77777777" w:rsidTr="000B5B98">
        <w:trPr>
          <w:trHeight w:val="283"/>
        </w:trPr>
        <w:tc>
          <w:tcPr>
            <w:tcW w:w="1384" w:type="dxa"/>
            <w:tcBorders>
              <w:top w:val="single" w:sz="4" w:space="0" w:color="auto"/>
              <w:bottom w:val="single" w:sz="4" w:space="0" w:color="auto"/>
            </w:tcBorders>
          </w:tcPr>
          <w:p w14:paraId="2287ADB6" w14:textId="77777777" w:rsidR="001F5DBA" w:rsidRPr="001F5DBA" w:rsidRDefault="001F5DBA" w:rsidP="001F5DBA">
            <w:pPr>
              <w:rPr>
                <w:rFonts w:ascii="Times New Roman" w:hAnsi="Times New Roman"/>
                <w:lang w:val="en-AU"/>
              </w:rPr>
            </w:pPr>
            <w:r w:rsidRPr="001F5DBA">
              <w:rPr>
                <w:rFonts w:ascii="Times New Roman" w:hAnsi="Times New Roman"/>
                <w:lang w:val="en-AU"/>
              </w:rPr>
              <w:t>Latent Variable</w:t>
            </w:r>
          </w:p>
        </w:tc>
        <w:tc>
          <w:tcPr>
            <w:tcW w:w="1134" w:type="dxa"/>
            <w:tcBorders>
              <w:top w:val="single" w:sz="4" w:space="0" w:color="auto"/>
              <w:bottom w:val="single" w:sz="4" w:space="0" w:color="auto"/>
            </w:tcBorders>
          </w:tcPr>
          <w:p w14:paraId="4A1FF103" w14:textId="77777777" w:rsidR="001F5DBA" w:rsidRPr="001F5DBA" w:rsidRDefault="001F5DBA" w:rsidP="001F5DBA">
            <w:pPr>
              <w:rPr>
                <w:rFonts w:ascii="Times New Roman" w:hAnsi="Times New Roman"/>
                <w:lang w:val="en-AU"/>
              </w:rPr>
            </w:pPr>
            <w:r w:rsidRPr="001F5DBA">
              <w:rPr>
                <w:rFonts w:ascii="Times New Roman" w:hAnsi="Times New Roman"/>
                <w:lang w:val="en-AU"/>
              </w:rPr>
              <w:t>Observed Variable</w:t>
            </w:r>
          </w:p>
        </w:tc>
        <w:tc>
          <w:tcPr>
            <w:tcW w:w="3969" w:type="dxa"/>
            <w:tcBorders>
              <w:top w:val="single" w:sz="4" w:space="0" w:color="auto"/>
              <w:bottom w:val="single" w:sz="4" w:space="0" w:color="auto"/>
            </w:tcBorders>
            <w:vAlign w:val="center"/>
          </w:tcPr>
          <w:p w14:paraId="466DEE62" w14:textId="77777777" w:rsidR="001F5DBA" w:rsidRPr="001F5DBA" w:rsidRDefault="001F5DBA" w:rsidP="001F5DBA">
            <w:pPr>
              <w:rPr>
                <w:rFonts w:ascii="Times New Roman" w:hAnsi="Times New Roman"/>
                <w:lang w:val="en-AU"/>
              </w:rPr>
            </w:pPr>
            <w:r w:rsidRPr="001F5DBA">
              <w:rPr>
                <w:rFonts w:ascii="Times New Roman" w:hAnsi="Times New Roman"/>
                <w:lang w:val="en-AU"/>
              </w:rPr>
              <w:t>Item</w:t>
            </w:r>
          </w:p>
        </w:tc>
        <w:tc>
          <w:tcPr>
            <w:tcW w:w="1985" w:type="dxa"/>
            <w:tcBorders>
              <w:top w:val="single" w:sz="4" w:space="0" w:color="auto"/>
              <w:bottom w:val="single" w:sz="4" w:space="0" w:color="auto"/>
            </w:tcBorders>
            <w:vAlign w:val="center"/>
          </w:tcPr>
          <w:p w14:paraId="025F0DD5" w14:textId="77777777" w:rsidR="001F5DBA" w:rsidRPr="001F5DBA" w:rsidRDefault="001F5DBA" w:rsidP="001F5DBA">
            <w:pPr>
              <w:rPr>
                <w:rFonts w:ascii="Times New Roman" w:hAnsi="Times New Roman"/>
                <w:lang w:val="en-AU"/>
              </w:rPr>
            </w:pPr>
            <w:r w:rsidRPr="001F5DBA">
              <w:rPr>
                <w:rFonts w:ascii="Times New Roman" w:hAnsi="Times New Roman"/>
                <w:lang w:val="en-AU"/>
              </w:rPr>
              <w:t>Initial Coding</w:t>
            </w:r>
          </w:p>
        </w:tc>
        <w:tc>
          <w:tcPr>
            <w:tcW w:w="1984" w:type="dxa"/>
            <w:tcBorders>
              <w:top w:val="single" w:sz="4" w:space="0" w:color="auto"/>
              <w:bottom w:val="single" w:sz="4" w:space="0" w:color="auto"/>
            </w:tcBorders>
            <w:vAlign w:val="center"/>
          </w:tcPr>
          <w:p w14:paraId="13A24AE5" w14:textId="77777777" w:rsidR="001F5DBA" w:rsidRPr="001F5DBA" w:rsidRDefault="001F5DBA" w:rsidP="001F5DBA">
            <w:pPr>
              <w:rPr>
                <w:rFonts w:ascii="Times New Roman" w:hAnsi="Times New Roman"/>
                <w:lang w:val="en-AU"/>
              </w:rPr>
            </w:pPr>
            <w:r w:rsidRPr="001F5DBA">
              <w:rPr>
                <w:rFonts w:ascii="Times New Roman" w:hAnsi="Times New Roman"/>
                <w:lang w:val="en-AU"/>
              </w:rPr>
              <w:t>Final Coding</w:t>
            </w:r>
          </w:p>
        </w:tc>
      </w:tr>
      <w:tr w:rsidR="000B5B98" w:rsidRPr="001F5DBA" w14:paraId="09E0B930" w14:textId="77777777" w:rsidTr="000B5B98">
        <w:trPr>
          <w:trHeight w:val="2380"/>
        </w:trPr>
        <w:tc>
          <w:tcPr>
            <w:tcW w:w="1384" w:type="dxa"/>
            <w:tcBorders>
              <w:top w:val="single" w:sz="4" w:space="0" w:color="auto"/>
              <w:bottom w:val="single" w:sz="4" w:space="0" w:color="auto"/>
            </w:tcBorders>
          </w:tcPr>
          <w:p w14:paraId="68F7BEBD" w14:textId="33C0B856" w:rsidR="001F5DBA" w:rsidRPr="001F5DBA" w:rsidRDefault="0063127E" w:rsidP="001F5DBA">
            <w:pPr>
              <w:rPr>
                <w:rFonts w:ascii="Times New Roman" w:hAnsi="Times New Roman"/>
                <w:lang w:val="en-AU"/>
              </w:rPr>
            </w:pPr>
            <w:r>
              <w:rPr>
                <w:rFonts w:ascii="Times New Roman" w:hAnsi="Times New Roman"/>
                <w:lang w:val="en-AU"/>
              </w:rPr>
              <w:t>Technology Attitude Scale</w:t>
            </w:r>
          </w:p>
        </w:tc>
        <w:tc>
          <w:tcPr>
            <w:tcW w:w="1134" w:type="dxa"/>
            <w:tcBorders>
              <w:top w:val="single" w:sz="4" w:space="0" w:color="auto"/>
              <w:bottom w:val="single" w:sz="4" w:space="0" w:color="auto"/>
            </w:tcBorders>
          </w:tcPr>
          <w:p w14:paraId="035D501A" w14:textId="440CD260"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4</w:t>
            </w:r>
          </w:p>
          <w:p w14:paraId="2DD69717" w14:textId="70D2D4A6"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7</w:t>
            </w:r>
          </w:p>
          <w:p w14:paraId="1C6F1630" w14:textId="5AB0DCB0"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9</w:t>
            </w:r>
          </w:p>
          <w:p w14:paraId="6CB2F831" w14:textId="02A4B6BE"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0</w:t>
            </w:r>
          </w:p>
          <w:p w14:paraId="28E857F4" w14:textId="7CE30273"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1</w:t>
            </w:r>
          </w:p>
          <w:p w14:paraId="7482F1B2" w14:textId="52520F1D" w:rsidR="001F5DBA" w:rsidRPr="001F5DBA" w:rsidRDefault="0063127E"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2</w:t>
            </w:r>
          </w:p>
          <w:p w14:paraId="5E7F337F" w14:textId="6C08CD08" w:rsidR="001F5DBA" w:rsidRPr="001F5DBA" w:rsidRDefault="000B5B98"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7</w:t>
            </w:r>
          </w:p>
          <w:p w14:paraId="50E77676" w14:textId="766D95F2" w:rsidR="001F5DBA" w:rsidRPr="001F5DBA" w:rsidRDefault="000B5B98"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8</w:t>
            </w:r>
          </w:p>
          <w:p w14:paraId="5AB87936" w14:textId="4A59A35A" w:rsidR="001F5DBA" w:rsidRPr="001F5DBA" w:rsidRDefault="000B5B98" w:rsidP="001F5DBA">
            <w:pPr>
              <w:rPr>
                <w:rFonts w:ascii="Times New Roman" w:hAnsi="Times New Roman"/>
                <w:lang w:val="en-AU"/>
              </w:rPr>
            </w:pPr>
            <w:r>
              <w:rPr>
                <w:rFonts w:ascii="Times New Roman" w:hAnsi="Times New Roman"/>
                <w:lang w:val="en-AU"/>
              </w:rPr>
              <w:t>item</w:t>
            </w:r>
            <w:r w:rsidR="001F5DBA" w:rsidRPr="001F5DBA">
              <w:rPr>
                <w:rFonts w:ascii="Times New Roman" w:hAnsi="Times New Roman"/>
                <w:lang w:val="en-AU"/>
              </w:rPr>
              <w:t>19</w:t>
            </w:r>
          </w:p>
        </w:tc>
        <w:tc>
          <w:tcPr>
            <w:tcW w:w="3969" w:type="dxa"/>
            <w:tcBorders>
              <w:top w:val="single" w:sz="4" w:space="0" w:color="auto"/>
              <w:bottom w:val="single" w:sz="4" w:space="0" w:color="auto"/>
            </w:tcBorders>
          </w:tcPr>
          <w:p w14:paraId="720EFF7B" w14:textId="77777777" w:rsidR="001F5DBA" w:rsidRPr="001F5DBA" w:rsidRDefault="001F5DBA" w:rsidP="001F5DBA">
            <w:pPr>
              <w:rPr>
                <w:rFonts w:ascii="Times New Roman" w:hAnsi="Times New Roman"/>
                <w:lang w:val="en-AU"/>
              </w:rPr>
            </w:pPr>
            <w:r w:rsidRPr="001F5DBA">
              <w:rPr>
                <w:rFonts w:ascii="Times New Roman" w:hAnsi="Times New Roman"/>
                <w:lang w:val="en-AU"/>
              </w:rPr>
              <w:t>Working with ICT makes me nervous</w:t>
            </w:r>
          </w:p>
          <w:p w14:paraId="446BFCFB" w14:textId="77777777" w:rsidR="001F5DBA" w:rsidRPr="001F5DBA" w:rsidRDefault="001F5DBA" w:rsidP="001F5DBA">
            <w:pPr>
              <w:rPr>
                <w:rFonts w:ascii="Times New Roman" w:hAnsi="Times New Roman"/>
                <w:lang w:val="en-AU"/>
              </w:rPr>
            </w:pPr>
            <w:r w:rsidRPr="001F5DBA">
              <w:rPr>
                <w:rFonts w:ascii="Times New Roman" w:hAnsi="Times New Roman"/>
                <w:lang w:val="en-AU"/>
              </w:rPr>
              <w:t>ICT makes me feel stupid</w:t>
            </w:r>
          </w:p>
          <w:p w14:paraId="7DD50737" w14:textId="77777777" w:rsidR="001F5DBA" w:rsidRPr="001F5DBA" w:rsidRDefault="001F5DBA" w:rsidP="001F5DBA">
            <w:pPr>
              <w:rPr>
                <w:rFonts w:ascii="Times New Roman" w:hAnsi="Times New Roman"/>
                <w:lang w:val="en-AU"/>
              </w:rPr>
            </w:pPr>
            <w:r w:rsidRPr="001F5DBA">
              <w:rPr>
                <w:rFonts w:ascii="Times New Roman" w:hAnsi="Times New Roman"/>
                <w:lang w:val="en-AU"/>
              </w:rPr>
              <w:t>I don’t expect to use ICT much at work</w:t>
            </w:r>
          </w:p>
          <w:p w14:paraId="7082C79B" w14:textId="77777777" w:rsidR="001F5DBA" w:rsidRPr="001F5DBA" w:rsidRDefault="001F5DBA" w:rsidP="001F5DBA">
            <w:pPr>
              <w:rPr>
                <w:rFonts w:ascii="Times New Roman" w:hAnsi="Times New Roman"/>
                <w:lang w:val="en-AU"/>
              </w:rPr>
            </w:pPr>
            <w:r w:rsidRPr="001F5DBA">
              <w:rPr>
                <w:rFonts w:ascii="Times New Roman" w:hAnsi="Times New Roman"/>
                <w:lang w:val="en-AU"/>
              </w:rPr>
              <w:t>I am not the type to do well with ICT</w:t>
            </w:r>
          </w:p>
          <w:p w14:paraId="6430849C" w14:textId="77777777" w:rsidR="001F5DBA" w:rsidRPr="001F5DBA" w:rsidRDefault="001F5DBA" w:rsidP="001F5DBA">
            <w:pPr>
              <w:rPr>
                <w:rFonts w:ascii="Times New Roman" w:hAnsi="Times New Roman"/>
                <w:lang w:val="en-AU"/>
              </w:rPr>
            </w:pPr>
            <w:r w:rsidRPr="001F5DBA">
              <w:rPr>
                <w:rFonts w:ascii="Times New Roman" w:hAnsi="Times New Roman"/>
                <w:lang w:val="en-AU"/>
              </w:rPr>
              <w:t>I feel uncomfortable using most ICT tools</w:t>
            </w:r>
          </w:p>
          <w:p w14:paraId="345C45E4" w14:textId="77777777" w:rsidR="001F5DBA" w:rsidRPr="001F5DBA" w:rsidRDefault="001F5DBA" w:rsidP="001F5DBA">
            <w:pPr>
              <w:rPr>
                <w:rFonts w:ascii="Times New Roman" w:hAnsi="Times New Roman"/>
                <w:lang w:val="en-AU"/>
              </w:rPr>
            </w:pPr>
            <w:r w:rsidRPr="001F5DBA">
              <w:rPr>
                <w:rFonts w:ascii="Times New Roman" w:hAnsi="Times New Roman"/>
                <w:lang w:val="en-AU"/>
              </w:rPr>
              <w:t>Working with ICT is boring</w:t>
            </w:r>
          </w:p>
          <w:p w14:paraId="52F200E9" w14:textId="77777777" w:rsidR="001F5DBA" w:rsidRPr="001F5DBA" w:rsidRDefault="001F5DBA" w:rsidP="001F5DBA">
            <w:pPr>
              <w:rPr>
                <w:rFonts w:ascii="Times New Roman" w:hAnsi="Times New Roman"/>
                <w:lang w:val="en-AU"/>
              </w:rPr>
            </w:pPr>
            <w:r w:rsidRPr="001F5DBA">
              <w:rPr>
                <w:rFonts w:ascii="Times New Roman" w:hAnsi="Times New Roman"/>
                <w:lang w:val="en-AU"/>
              </w:rPr>
              <w:t>I think using ICT will be difficult for me</w:t>
            </w:r>
          </w:p>
          <w:p w14:paraId="2919D69E" w14:textId="77777777" w:rsidR="001F5DBA" w:rsidRPr="001F5DBA" w:rsidRDefault="001F5DBA" w:rsidP="001F5DBA">
            <w:pPr>
              <w:rPr>
                <w:rFonts w:ascii="Times New Roman" w:hAnsi="Times New Roman"/>
                <w:lang w:val="en-AU"/>
              </w:rPr>
            </w:pPr>
            <w:r w:rsidRPr="001F5DBA">
              <w:rPr>
                <w:rFonts w:ascii="Times New Roman" w:hAnsi="Times New Roman"/>
                <w:lang w:val="en-AU"/>
              </w:rPr>
              <w:t>ICT makes me feel uneasy</w:t>
            </w:r>
          </w:p>
          <w:p w14:paraId="5F4B3B6C" w14:textId="77777777" w:rsidR="001F5DBA" w:rsidRPr="001F5DBA" w:rsidRDefault="001F5DBA" w:rsidP="001F5DBA">
            <w:pPr>
              <w:rPr>
                <w:rFonts w:ascii="Times New Roman" w:hAnsi="Times New Roman"/>
                <w:lang w:val="en-AU"/>
              </w:rPr>
            </w:pPr>
            <w:r w:rsidRPr="001F5DBA">
              <w:rPr>
                <w:rFonts w:ascii="Times New Roman" w:hAnsi="Times New Roman"/>
                <w:lang w:val="en-AU"/>
              </w:rPr>
              <w:t>I get confused when using ICT</w:t>
            </w:r>
          </w:p>
        </w:tc>
        <w:tc>
          <w:tcPr>
            <w:tcW w:w="1985" w:type="dxa"/>
            <w:tcBorders>
              <w:top w:val="single" w:sz="4" w:space="0" w:color="auto"/>
              <w:bottom w:val="single" w:sz="4" w:space="0" w:color="auto"/>
            </w:tcBorders>
          </w:tcPr>
          <w:p w14:paraId="643377C6" w14:textId="77777777" w:rsidR="001F5DBA" w:rsidRPr="001F5DBA" w:rsidRDefault="001F5DBA" w:rsidP="001F5DBA">
            <w:pPr>
              <w:rPr>
                <w:rFonts w:ascii="Times New Roman" w:hAnsi="Times New Roman"/>
                <w:lang w:val="en-AU"/>
              </w:rPr>
            </w:pPr>
            <w:r w:rsidRPr="001F5DBA">
              <w:rPr>
                <w:rFonts w:ascii="Times New Roman" w:hAnsi="Times New Roman"/>
                <w:lang w:val="en-AU"/>
              </w:rPr>
              <w:t>1 = Disagree a lot</w:t>
            </w:r>
          </w:p>
          <w:p w14:paraId="2586C318" w14:textId="77777777" w:rsidR="001F5DBA" w:rsidRPr="001F5DBA" w:rsidRDefault="001F5DBA" w:rsidP="001F5DBA">
            <w:pPr>
              <w:rPr>
                <w:rFonts w:ascii="Times New Roman" w:hAnsi="Times New Roman"/>
                <w:lang w:val="en-AU"/>
              </w:rPr>
            </w:pPr>
            <w:r w:rsidRPr="001F5DBA">
              <w:rPr>
                <w:rFonts w:ascii="Times New Roman" w:hAnsi="Times New Roman"/>
                <w:lang w:val="en-AU"/>
              </w:rPr>
              <w:t>2 = Disagree a little</w:t>
            </w:r>
          </w:p>
          <w:p w14:paraId="3DF7333B" w14:textId="77777777" w:rsidR="001F5DBA" w:rsidRPr="001F5DBA" w:rsidRDefault="001F5DBA" w:rsidP="001F5DBA">
            <w:pPr>
              <w:rPr>
                <w:rFonts w:ascii="Times New Roman" w:hAnsi="Times New Roman"/>
                <w:lang w:val="en-AU"/>
              </w:rPr>
            </w:pPr>
            <w:r w:rsidRPr="001F5DBA">
              <w:rPr>
                <w:rFonts w:ascii="Times New Roman" w:hAnsi="Times New Roman"/>
                <w:lang w:val="en-AU"/>
              </w:rPr>
              <w:t>3 = Agree a little</w:t>
            </w:r>
          </w:p>
          <w:p w14:paraId="4F752B29" w14:textId="77777777" w:rsidR="001F5DBA" w:rsidRPr="001F5DBA" w:rsidRDefault="001F5DBA" w:rsidP="001F5DBA">
            <w:pPr>
              <w:rPr>
                <w:rFonts w:ascii="Times New Roman" w:hAnsi="Times New Roman"/>
                <w:lang w:val="en-AU"/>
              </w:rPr>
            </w:pPr>
            <w:r w:rsidRPr="001F5DBA">
              <w:rPr>
                <w:rFonts w:ascii="Times New Roman" w:hAnsi="Times New Roman"/>
                <w:lang w:val="en-AU"/>
              </w:rPr>
              <w:t>4 = Agree a lot</w:t>
            </w:r>
          </w:p>
        </w:tc>
        <w:tc>
          <w:tcPr>
            <w:tcW w:w="1984" w:type="dxa"/>
            <w:tcBorders>
              <w:top w:val="single" w:sz="4" w:space="0" w:color="auto"/>
              <w:bottom w:val="single" w:sz="4" w:space="0" w:color="auto"/>
            </w:tcBorders>
          </w:tcPr>
          <w:p w14:paraId="5D059DBB" w14:textId="77777777" w:rsidR="001F5DBA" w:rsidRPr="001F5DBA" w:rsidRDefault="001F5DBA" w:rsidP="001F5DBA">
            <w:pPr>
              <w:rPr>
                <w:rFonts w:ascii="Times New Roman" w:hAnsi="Times New Roman"/>
                <w:lang w:val="en-AU"/>
              </w:rPr>
            </w:pPr>
            <w:r w:rsidRPr="001F5DBA">
              <w:rPr>
                <w:rFonts w:ascii="Times New Roman" w:hAnsi="Times New Roman"/>
                <w:lang w:val="en-AU"/>
              </w:rPr>
              <w:t>1 = Agree a lot</w:t>
            </w:r>
          </w:p>
          <w:p w14:paraId="3B8106F8" w14:textId="77777777" w:rsidR="001F5DBA" w:rsidRPr="001F5DBA" w:rsidRDefault="001F5DBA" w:rsidP="001F5DBA">
            <w:pPr>
              <w:rPr>
                <w:rFonts w:ascii="Times New Roman" w:hAnsi="Times New Roman"/>
                <w:lang w:val="en-AU"/>
              </w:rPr>
            </w:pPr>
            <w:r w:rsidRPr="001F5DBA">
              <w:rPr>
                <w:rFonts w:ascii="Times New Roman" w:hAnsi="Times New Roman"/>
                <w:lang w:val="en-AU"/>
              </w:rPr>
              <w:t>2 = Agree a little</w:t>
            </w:r>
          </w:p>
          <w:p w14:paraId="5FF5317B" w14:textId="77777777" w:rsidR="001F5DBA" w:rsidRPr="001F5DBA" w:rsidRDefault="001F5DBA" w:rsidP="001F5DBA">
            <w:pPr>
              <w:rPr>
                <w:rFonts w:ascii="Times New Roman" w:hAnsi="Times New Roman"/>
                <w:lang w:val="en-AU"/>
              </w:rPr>
            </w:pPr>
            <w:r w:rsidRPr="001F5DBA">
              <w:rPr>
                <w:rFonts w:ascii="Times New Roman" w:hAnsi="Times New Roman"/>
                <w:lang w:val="en-AU"/>
              </w:rPr>
              <w:t>3 = Disagree a little</w:t>
            </w:r>
          </w:p>
          <w:p w14:paraId="5C783045" w14:textId="77777777" w:rsidR="001F5DBA" w:rsidRPr="001F5DBA" w:rsidRDefault="001F5DBA" w:rsidP="001F5DBA">
            <w:pPr>
              <w:rPr>
                <w:rFonts w:ascii="Times New Roman" w:hAnsi="Times New Roman"/>
                <w:lang w:val="en-AU"/>
              </w:rPr>
            </w:pPr>
            <w:r w:rsidRPr="001F5DBA">
              <w:rPr>
                <w:rFonts w:ascii="Times New Roman" w:hAnsi="Times New Roman"/>
                <w:lang w:val="en-AU"/>
              </w:rPr>
              <w:t>4 = Disagree a lot</w:t>
            </w:r>
          </w:p>
        </w:tc>
      </w:tr>
    </w:tbl>
    <w:p w14:paraId="5FE38E75" w14:textId="77777777" w:rsidR="00F835C9" w:rsidRPr="00553991" w:rsidRDefault="00F835C9" w:rsidP="00553991">
      <w:pPr>
        <w:rPr>
          <w:rFonts w:ascii="Times New Roman" w:hAnsi="Times New Roman"/>
          <w:lang w:val="en-AU"/>
        </w:rPr>
      </w:pPr>
    </w:p>
    <w:p w14:paraId="71F10773" w14:textId="1D13969C" w:rsidR="005D1B21" w:rsidRDefault="005D1B21" w:rsidP="00640743">
      <w:pPr>
        <w:pStyle w:val="section"/>
        <w:rPr>
          <w:b w:val="0"/>
        </w:rPr>
      </w:pPr>
      <w:r w:rsidRPr="007F3945">
        <w:rPr>
          <w:b w:val="0"/>
          <w:color w:val="000000" w:themeColor="text1"/>
        </w:rPr>
        <w:t xml:space="preserve">This study was conducted </w:t>
      </w:r>
      <w:r w:rsidR="007F3945" w:rsidRPr="007F3945">
        <w:rPr>
          <w:b w:val="0"/>
          <w:color w:val="000000" w:themeColor="text1"/>
        </w:rPr>
        <w:t>using W</w:t>
      </w:r>
      <w:r w:rsidR="00254546">
        <w:rPr>
          <w:b w:val="0"/>
          <w:color w:val="000000" w:themeColor="text1"/>
        </w:rPr>
        <w:t>insteps</w:t>
      </w:r>
      <w:r w:rsidR="001A2461">
        <w:rPr>
          <w:b w:val="0"/>
          <w:color w:val="000000" w:themeColor="text1"/>
        </w:rPr>
        <w:t>,</w:t>
      </w:r>
      <w:r w:rsidR="009146FE">
        <w:rPr>
          <w:b w:val="0"/>
          <w:color w:val="000000" w:themeColor="text1"/>
        </w:rPr>
        <w:t xml:space="preserve"> and the fit analysis was employed several times. </w:t>
      </w:r>
      <w:r w:rsidR="00640743">
        <w:rPr>
          <w:b w:val="0"/>
          <w:color w:val="000000" w:themeColor="text1"/>
        </w:rPr>
        <w:t>First, the items and persons fit w</w:t>
      </w:r>
      <w:r w:rsidR="001A2461">
        <w:rPr>
          <w:b w:val="0"/>
          <w:color w:val="000000" w:themeColor="text1"/>
        </w:rPr>
        <w:t>ere</w:t>
      </w:r>
      <w:r w:rsidR="00640743">
        <w:rPr>
          <w:b w:val="0"/>
          <w:color w:val="000000" w:themeColor="text1"/>
        </w:rPr>
        <w:t xml:space="preserve"> examined to check the existence of extreme responses. Second, the extreme responses were eliminated based on the item and person. Third, the underfit person</w:t>
      </w:r>
      <w:r w:rsidR="001A2461">
        <w:rPr>
          <w:b w:val="0"/>
          <w:color w:val="000000" w:themeColor="text1"/>
        </w:rPr>
        <w:t>s</w:t>
      </w:r>
      <w:r w:rsidR="00640743">
        <w:rPr>
          <w:b w:val="0"/>
          <w:color w:val="000000" w:themeColor="text1"/>
        </w:rPr>
        <w:t xml:space="preserve"> were deleted. Lastly, the misfitting items were eliminated.</w:t>
      </w:r>
      <w:r w:rsidRPr="00570FA7">
        <w:rPr>
          <w:b w:val="0"/>
          <w:color w:val="FF0000"/>
        </w:rPr>
        <w:t xml:space="preserve"> </w:t>
      </w:r>
      <w:r w:rsidRPr="00640743">
        <w:rPr>
          <w:b w:val="0"/>
          <w:color w:val="000000" w:themeColor="text1"/>
        </w:rPr>
        <w:t>The p</w:t>
      </w:r>
      <w:r w:rsidRPr="00772216">
        <w:rPr>
          <w:b w:val="0"/>
        </w:rPr>
        <w:t>erson and item fit evaluation were based on three criteria; (1) Outfit mean square (MNSQ) value, (2) Outfit Z-standard (ZSTD) value, and (3) Point Measure Correlation value.</w:t>
      </w:r>
      <w:r w:rsidR="005C3A71">
        <w:rPr>
          <w:b w:val="0"/>
        </w:rPr>
        <w:t xml:space="preserve"> The acceptable range of outfit MNSQ is 0.5 &lt; MNSQ &lt; </w:t>
      </w:r>
      <w:r w:rsidR="004B3E0D">
        <w:rPr>
          <w:b w:val="0"/>
        </w:rPr>
        <w:t xml:space="preserve">1.5, that of outfit ZSTD is </w:t>
      </w:r>
      <m:oMath>
        <m:r>
          <m:rPr>
            <m:sty m:val="bi"/>
          </m:rPr>
          <w:rPr>
            <w:rFonts w:ascii="Cambria Math" w:hAnsi="Cambria Math"/>
          </w:rPr>
          <m:t>-</m:t>
        </m:r>
      </m:oMath>
      <w:r w:rsidR="00A75A3D">
        <w:rPr>
          <w:b w:val="0"/>
        </w:rPr>
        <w:t>2.0 &lt; ZSTD &lt; +2.0, and that of point measure correlation is 0.4 &lt; Pt. Measure Correlation &lt; 0.85</w:t>
      </w:r>
      <w:r w:rsidR="00B8333A">
        <w:rPr>
          <w:b w:val="0"/>
        </w:rPr>
        <w:t xml:space="preserve"> </w:t>
      </w:r>
      <w:r w:rsidR="004B3E0D">
        <w:rPr>
          <w:b w:val="0"/>
        </w:rPr>
        <w:fldChar w:fldCharType="begin"/>
      </w:r>
      <w:r w:rsidR="00F13523">
        <w:rPr>
          <w:b w:val="0"/>
        </w:rPr>
        <w:instrText xml:space="preserve"> ADDIN ZOTERO_ITEM CSL_CITATION {"citationID":"c4vuIftJ","properties":{"formattedCitation":"(15,16)","plainCitation":"(15,16)","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id":814,"uris":["http://zotero.org/users/3009765/items/P3JNDD5F"],"uri":["http://zotero.org/users/3009765/items/P3JNDD5F"],"itemData":{"id":814,"type":"book","title":"Aplikasi model Rasch untuk penelitian ilmu-ilmu sosial (edisi revisi)","publisher":"Trim Komunikata Publishing House","publisher-place":"Cimahi, Indonesia","number-of-pages":"162","source":"eprints.um.edu.my","event-place":"Cimahi, Indonesia","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ISBN":"978-602-14371-1-7","language":"en","author":[{"family":"Sumintono","given":"B."},{"family":"Widhiarso","given":"W."}],"issued":{"date-parts":[["2014",11]]},"accessed":{"date-parts":[["2019",3,7]]}}}],"schema":"https://github.com/citation-style-language/schema/raw/master/csl-citation.json"} </w:instrText>
      </w:r>
      <w:r w:rsidR="004B3E0D">
        <w:rPr>
          <w:b w:val="0"/>
        </w:rPr>
        <w:fldChar w:fldCharType="separate"/>
      </w:r>
      <w:r w:rsidR="00F13523">
        <w:rPr>
          <w:b w:val="0"/>
          <w:noProof/>
        </w:rPr>
        <w:t>(15,16)</w:t>
      </w:r>
      <w:r w:rsidR="004B3E0D">
        <w:rPr>
          <w:b w:val="0"/>
        </w:rPr>
        <w:fldChar w:fldCharType="end"/>
      </w:r>
      <w:r w:rsidR="00B8333A">
        <w:rPr>
          <w:b w:val="0"/>
        </w:rPr>
        <w:t>.</w:t>
      </w:r>
    </w:p>
    <w:p w14:paraId="4AE17224" w14:textId="77777777" w:rsidR="00B07ECA" w:rsidRPr="00772216" w:rsidRDefault="00B07ECA" w:rsidP="00640743">
      <w:pPr>
        <w:pStyle w:val="section"/>
        <w:rPr>
          <w:b w:val="0"/>
        </w:rPr>
      </w:pPr>
    </w:p>
    <w:p w14:paraId="46B7B4B2" w14:textId="0E505E51" w:rsidR="00961F4C" w:rsidRDefault="00961F4C" w:rsidP="003152E4">
      <w:pPr>
        <w:pStyle w:val="section"/>
      </w:pPr>
      <w:r>
        <w:lastRenderedPageBreak/>
        <w:t>Result and Discussion</w:t>
      </w:r>
    </w:p>
    <w:p w14:paraId="4FAF091C" w14:textId="3D0D4FC7" w:rsidR="004214A1" w:rsidRDefault="00570DB6" w:rsidP="003152E4">
      <w:pPr>
        <w:pStyle w:val="section"/>
        <w:rPr>
          <w:b w:val="0"/>
        </w:rPr>
      </w:pPr>
      <w:r>
        <w:rPr>
          <w:b w:val="0"/>
        </w:rPr>
        <w:t>The analysis was beg</w:t>
      </w:r>
      <w:r w:rsidR="00CD6E66">
        <w:rPr>
          <w:b w:val="0"/>
        </w:rPr>
        <w:t>u</w:t>
      </w:r>
      <w:r>
        <w:rPr>
          <w:b w:val="0"/>
        </w:rPr>
        <w:t xml:space="preserve">n by examining the item fit. </w:t>
      </w:r>
      <w:r w:rsidR="00CD6E66">
        <w:rPr>
          <w:b w:val="0"/>
        </w:rPr>
        <w:t>Table 2 shows the misfit order of the item.</w:t>
      </w:r>
      <w:r w:rsidR="004214A1">
        <w:rPr>
          <w:b w:val="0"/>
        </w:rPr>
        <w:t xml:space="preserve"> The mean of infit MNSQ is 1.01</w:t>
      </w:r>
      <w:r w:rsidR="003433FD">
        <w:rPr>
          <w:b w:val="0"/>
        </w:rPr>
        <w:t>,</w:t>
      </w:r>
      <w:r w:rsidR="004214A1">
        <w:rPr>
          <w:b w:val="0"/>
        </w:rPr>
        <w:t xml:space="preserve"> with </w:t>
      </w:r>
      <w:r w:rsidR="00D218E0">
        <w:rPr>
          <w:b w:val="0"/>
        </w:rPr>
        <w:t xml:space="preserve">a </w:t>
      </w:r>
      <w:r w:rsidR="004214A1">
        <w:rPr>
          <w:b w:val="0"/>
        </w:rPr>
        <w:t xml:space="preserve">standard deviation </w:t>
      </w:r>
      <w:r w:rsidR="00640743">
        <w:rPr>
          <w:b w:val="0"/>
        </w:rPr>
        <w:t xml:space="preserve">of </w:t>
      </w:r>
      <w:r w:rsidR="004214A1">
        <w:rPr>
          <w:b w:val="0"/>
        </w:rPr>
        <w:t>0.25</w:t>
      </w:r>
      <w:r w:rsidR="00640743">
        <w:rPr>
          <w:b w:val="0"/>
        </w:rPr>
        <w:t>. It</w:t>
      </w:r>
      <w:r w:rsidR="004214A1">
        <w:rPr>
          <w:b w:val="0"/>
        </w:rPr>
        <w:t xml:space="preserve"> means that infit MNSQs of several items do not fall within the acceptable range. </w:t>
      </w:r>
      <w:r w:rsidR="00B15C54">
        <w:rPr>
          <w:b w:val="0"/>
        </w:rPr>
        <w:t>Based on</w:t>
      </w:r>
      <w:r w:rsidR="00D218E0">
        <w:rPr>
          <w:b w:val="0"/>
        </w:rPr>
        <w:t xml:space="preserve"> the</w:t>
      </w:r>
      <w:r w:rsidR="00B15C54">
        <w:rPr>
          <w:b w:val="0"/>
        </w:rPr>
        <w:t xml:space="preserve"> outfit </w:t>
      </w:r>
      <w:r w:rsidR="00E06C48">
        <w:rPr>
          <w:b w:val="0"/>
        </w:rPr>
        <w:t xml:space="preserve">MNSQ </w:t>
      </w:r>
      <w:r w:rsidR="00B15C54">
        <w:rPr>
          <w:b w:val="0"/>
        </w:rPr>
        <w:t>criteri</w:t>
      </w:r>
      <w:r w:rsidR="00E06C48">
        <w:rPr>
          <w:b w:val="0"/>
        </w:rPr>
        <w:t>on</w:t>
      </w:r>
      <w:r w:rsidR="00B15C54">
        <w:rPr>
          <w:b w:val="0"/>
        </w:rPr>
        <w:t xml:space="preserve">, </w:t>
      </w:r>
      <w:r w:rsidR="00265493">
        <w:rPr>
          <w:b w:val="0"/>
        </w:rPr>
        <w:t>item20 is categorised as underfit</w:t>
      </w:r>
      <w:r w:rsidR="003433FD">
        <w:rPr>
          <w:b w:val="0"/>
        </w:rPr>
        <w:t>ting</w:t>
      </w:r>
      <w:r w:rsidR="00265493">
        <w:rPr>
          <w:b w:val="0"/>
        </w:rPr>
        <w:t>. The analysis of outfit ZSTD also identifies several misfitting items. The initial assumption of these misfits is the existence of unexpected responses given by the participants. Therefore, the next steps are conducted to eliminate those responses based on items and persons.</w:t>
      </w:r>
    </w:p>
    <w:p w14:paraId="3BFD9A8B" w14:textId="6BBE07D8" w:rsidR="00B710D0" w:rsidRDefault="00B710D0" w:rsidP="003D70C7">
      <w:pPr>
        <w:pStyle w:val="section"/>
        <w:jc w:val="center"/>
        <w:rPr>
          <w:b w:val="0"/>
        </w:rPr>
      </w:pPr>
      <w:r w:rsidRPr="003D70C7">
        <w:t>Table 2</w:t>
      </w:r>
      <w:r>
        <w:rPr>
          <w:b w:val="0"/>
        </w:rPr>
        <w:t xml:space="preserve">. Initial </w:t>
      </w:r>
      <w:r w:rsidR="00072966">
        <w:rPr>
          <w:b w:val="0"/>
        </w:rPr>
        <w:t>A</w:t>
      </w:r>
      <w:r>
        <w:rPr>
          <w:b w:val="0"/>
        </w:rPr>
        <w:t>nalysis of Item Fit</w:t>
      </w:r>
    </w:p>
    <w:p w14:paraId="7B1F3E1C" w14:textId="31FA891A" w:rsidR="00265493" w:rsidRDefault="00570DB6" w:rsidP="0087524E">
      <w:pPr>
        <w:pStyle w:val="section"/>
        <w:jc w:val="center"/>
        <w:rPr>
          <w:b w:val="0"/>
        </w:rPr>
      </w:pPr>
      <w:r w:rsidRPr="00570DB6">
        <w:rPr>
          <w:b w:val="0"/>
          <w:noProof/>
        </w:rPr>
        <w:drawing>
          <wp:inline distT="0" distB="0" distL="0" distR="0" wp14:anchorId="65606914" wp14:editId="479C8EE3">
            <wp:extent cx="4660070" cy="319071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3106"/>
                    <a:stretch/>
                  </pic:blipFill>
                  <pic:spPr bwMode="auto">
                    <a:xfrm>
                      <a:off x="0" y="0"/>
                      <a:ext cx="4668262" cy="3196327"/>
                    </a:xfrm>
                    <a:prstGeom prst="rect">
                      <a:avLst/>
                    </a:prstGeom>
                    <a:ln>
                      <a:noFill/>
                    </a:ln>
                    <a:extLst>
                      <a:ext uri="{53640926-AAD7-44D8-BBD7-CCE9431645EC}">
                        <a14:shadowObscured xmlns:a14="http://schemas.microsoft.com/office/drawing/2010/main"/>
                      </a:ext>
                    </a:extLst>
                  </pic:spPr>
                </pic:pic>
              </a:graphicData>
            </a:graphic>
          </wp:inline>
        </w:drawing>
      </w:r>
    </w:p>
    <w:p w14:paraId="3D90634D" w14:textId="7AEC3243" w:rsidR="00AF09B7" w:rsidRDefault="00E46EA6" w:rsidP="0087524E">
      <w:pPr>
        <w:pStyle w:val="section"/>
        <w:rPr>
          <w:b w:val="0"/>
        </w:rPr>
      </w:pPr>
      <w:r>
        <w:rPr>
          <w:b w:val="0"/>
        </w:rPr>
        <w:t>Examining un</w:t>
      </w:r>
      <w:r w:rsidR="00C3381C">
        <w:rPr>
          <w:b w:val="0"/>
        </w:rPr>
        <w:t>predictable</w:t>
      </w:r>
      <w:r w:rsidR="003433FD">
        <w:rPr>
          <w:b w:val="0"/>
        </w:rPr>
        <w:t xml:space="preserve"> answers</w:t>
      </w:r>
      <w:r w:rsidR="00C3381C">
        <w:rPr>
          <w:b w:val="0"/>
        </w:rPr>
        <w:t xml:space="preserve"> </w:t>
      </w:r>
      <w:r w:rsidR="0087524E">
        <w:rPr>
          <w:b w:val="0"/>
        </w:rPr>
        <w:t>is administered by identifying</w:t>
      </w:r>
      <w:r w:rsidR="00265493">
        <w:rPr>
          <w:b w:val="0"/>
        </w:rPr>
        <w:t xml:space="preserve"> </w:t>
      </w:r>
      <w:r w:rsidR="0087524E">
        <w:rPr>
          <w:b w:val="0"/>
        </w:rPr>
        <w:t>response</w:t>
      </w:r>
      <w:r w:rsidR="00265493">
        <w:rPr>
          <w:b w:val="0"/>
        </w:rPr>
        <w:t xml:space="preserve"> </w:t>
      </w:r>
      <w:r w:rsidR="0087524E">
        <w:rPr>
          <w:b w:val="0"/>
        </w:rPr>
        <w:t xml:space="preserve">which </w:t>
      </w:r>
      <w:r w:rsidR="00265493">
        <w:rPr>
          <w:b w:val="0"/>
        </w:rPr>
        <w:t xml:space="preserve">has z-residual of 2 or higher, </w:t>
      </w:r>
      <w:r w:rsidR="0087524E">
        <w:rPr>
          <w:b w:val="0"/>
        </w:rPr>
        <w:t>or</w:t>
      </w:r>
      <w:r w:rsidR="00265493">
        <w:rPr>
          <w:b w:val="0"/>
        </w:rPr>
        <w:t xml:space="preserve"> has more negative than </w:t>
      </w:r>
      <m:oMath>
        <m:r>
          <m:rPr>
            <m:sty m:val="bi"/>
          </m:rPr>
          <w:rPr>
            <w:rFonts w:ascii="Cambria Math" w:hAnsi="Cambria Math"/>
          </w:rPr>
          <m:t>-</m:t>
        </m:r>
      </m:oMath>
      <w:r w:rsidR="00265493">
        <w:rPr>
          <w:b w:val="0"/>
        </w:rPr>
        <w:t>2. The next step is removing those unexpected response</w:t>
      </w:r>
      <w:r w:rsidR="0087524E">
        <w:rPr>
          <w:b w:val="0"/>
        </w:rPr>
        <w:t>s</w:t>
      </w:r>
      <w:r w:rsidR="00265493">
        <w:rPr>
          <w:b w:val="0"/>
        </w:rPr>
        <w:t xml:space="preserve"> and investigate the impact </w:t>
      </w:r>
      <w:r w:rsidR="003433FD">
        <w:rPr>
          <w:b w:val="0"/>
        </w:rPr>
        <w:t>on</w:t>
      </w:r>
      <w:r w:rsidR="00265493">
        <w:rPr>
          <w:b w:val="0"/>
        </w:rPr>
        <w:t xml:space="preserve"> the item fit.</w:t>
      </w:r>
      <w:r w:rsidR="0087524E">
        <w:rPr>
          <w:b w:val="0"/>
        </w:rPr>
        <w:t xml:space="preserve"> Table 3 presents the unpredicted answers based on misfitting items</w:t>
      </w:r>
      <w:r w:rsidR="003433FD">
        <w:rPr>
          <w:b w:val="0"/>
        </w:rPr>
        <w:t>,</w:t>
      </w:r>
      <w:r w:rsidR="0087524E">
        <w:rPr>
          <w:b w:val="0"/>
        </w:rPr>
        <w:t xml:space="preserve"> and table 4 shows those responses according to misfitting persons. </w:t>
      </w:r>
    </w:p>
    <w:p w14:paraId="66FCA2B2" w14:textId="57B1D1BD" w:rsidR="00AF09B7" w:rsidRDefault="00A00F89" w:rsidP="0087524E">
      <w:pPr>
        <w:pStyle w:val="section"/>
        <w:rPr>
          <w:b w:val="0"/>
        </w:rPr>
      </w:pPr>
      <w:r>
        <w:rPr>
          <w:b w:val="0"/>
        </w:rPr>
        <w:t>Unexpected response removal based on misfitting items has been done</w:t>
      </w:r>
      <w:r w:rsidR="003433FD">
        <w:rPr>
          <w:b w:val="0"/>
        </w:rPr>
        <w:t>,</w:t>
      </w:r>
      <w:r>
        <w:rPr>
          <w:b w:val="0"/>
        </w:rPr>
        <w:t xml:space="preserve"> and f</w:t>
      </w:r>
      <w:r w:rsidR="00F13523">
        <w:rPr>
          <w:b w:val="0"/>
        </w:rPr>
        <w:t>it-indices in table 5 stage 2 explain that the</w:t>
      </w:r>
      <w:r>
        <w:rPr>
          <w:b w:val="0"/>
        </w:rPr>
        <w:t>re is no significant change, which means it need</w:t>
      </w:r>
      <w:r w:rsidR="003433FD">
        <w:rPr>
          <w:b w:val="0"/>
        </w:rPr>
        <w:t>s</w:t>
      </w:r>
      <w:r>
        <w:rPr>
          <w:b w:val="0"/>
        </w:rPr>
        <w:t xml:space="preserve"> to remove some outliers based on </w:t>
      </w:r>
      <w:r w:rsidR="003433FD">
        <w:rPr>
          <w:b w:val="0"/>
        </w:rPr>
        <w:t xml:space="preserve">the </w:t>
      </w:r>
      <w:r>
        <w:rPr>
          <w:b w:val="0"/>
        </w:rPr>
        <w:t xml:space="preserve">misfitting person. </w:t>
      </w:r>
      <w:r w:rsidR="00AF09B7">
        <w:rPr>
          <w:b w:val="0"/>
        </w:rPr>
        <w:t xml:space="preserve">Initial </w:t>
      </w:r>
      <w:r w:rsidR="00CF11B3">
        <w:rPr>
          <w:b w:val="0"/>
        </w:rPr>
        <w:t xml:space="preserve">person-fit analysis </w:t>
      </w:r>
      <w:r w:rsidR="00AF09B7">
        <w:rPr>
          <w:b w:val="0"/>
        </w:rPr>
        <w:t>(</w:t>
      </w:r>
      <w:r w:rsidR="00CF11B3">
        <w:rPr>
          <w:b w:val="0"/>
        </w:rPr>
        <w:t xml:space="preserve">table </w:t>
      </w:r>
      <w:r w:rsidR="00083A01">
        <w:rPr>
          <w:b w:val="0"/>
        </w:rPr>
        <w:t>6</w:t>
      </w:r>
      <w:r w:rsidR="00CF11B3">
        <w:rPr>
          <w:b w:val="0"/>
        </w:rPr>
        <w:t>,</w:t>
      </w:r>
      <w:r w:rsidR="00AF09B7">
        <w:rPr>
          <w:b w:val="0"/>
        </w:rPr>
        <w:t xml:space="preserve"> stage 1) </w:t>
      </w:r>
      <w:r w:rsidR="00CF11B3">
        <w:rPr>
          <w:b w:val="0"/>
        </w:rPr>
        <w:t>identifies</w:t>
      </w:r>
      <w:r w:rsidR="00AF09B7">
        <w:rPr>
          <w:b w:val="0"/>
        </w:rPr>
        <w:t xml:space="preserve"> many persons misfitting</w:t>
      </w:r>
      <w:r w:rsidR="003433FD">
        <w:rPr>
          <w:b w:val="0"/>
        </w:rPr>
        <w:t>,</w:t>
      </w:r>
      <w:r w:rsidR="00AF09B7">
        <w:rPr>
          <w:b w:val="0"/>
        </w:rPr>
        <w:t xml:space="preserve"> but </w:t>
      </w:r>
      <w:r w:rsidR="00CF11B3">
        <w:rPr>
          <w:b w:val="0"/>
        </w:rPr>
        <w:t>it does</w:t>
      </w:r>
      <w:r w:rsidR="00AF09B7">
        <w:rPr>
          <w:b w:val="0"/>
        </w:rPr>
        <w:t xml:space="preserve"> not need to get rid of them straight away. </w:t>
      </w:r>
      <w:r w:rsidR="003433FD">
        <w:rPr>
          <w:b w:val="0"/>
        </w:rPr>
        <w:t>W</w:t>
      </w:r>
      <w:r w:rsidR="00AF09B7">
        <w:rPr>
          <w:b w:val="0"/>
        </w:rPr>
        <w:t xml:space="preserve">e </w:t>
      </w:r>
      <w:r w:rsidR="00CF11B3">
        <w:rPr>
          <w:b w:val="0"/>
        </w:rPr>
        <w:t>encounter</w:t>
      </w:r>
      <w:r w:rsidR="00AF09B7">
        <w:rPr>
          <w:b w:val="0"/>
        </w:rPr>
        <w:t xml:space="preserve"> los</w:t>
      </w:r>
      <w:r w:rsidR="00CF11B3">
        <w:rPr>
          <w:b w:val="0"/>
        </w:rPr>
        <w:t>ing</w:t>
      </w:r>
      <w:r w:rsidR="00AF09B7">
        <w:rPr>
          <w:b w:val="0"/>
        </w:rPr>
        <w:t xml:space="preserve"> many data if we remove them all. We have to investigate which responses caused unexpected answer (Table 4). </w:t>
      </w:r>
      <w:r w:rsidR="003433FD">
        <w:rPr>
          <w:b w:val="0"/>
        </w:rPr>
        <w:t>T</w:t>
      </w:r>
      <w:r w:rsidR="00AF09B7">
        <w:rPr>
          <w:b w:val="0"/>
        </w:rPr>
        <w:t xml:space="preserve">herefore, we need to remove </w:t>
      </w:r>
      <w:r w:rsidR="003433FD">
        <w:rPr>
          <w:b w:val="0"/>
        </w:rPr>
        <w:t xml:space="preserve">the </w:t>
      </w:r>
      <w:r w:rsidR="00AF09B7">
        <w:rPr>
          <w:b w:val="0"/>
        </w:rPr>
        <w:t>unexpected response from poorly fitting person to get more appropriate data set.</w:t>
      </w:r>
      <w:r w:rsidR="00A35BE7">
        <w:rPr>
          <w:b w:val="0"/>
        </w:rPr>
        <w:t xml:space="preserve"> </w:t>
      </w:r>
      <w:r w:rsidR="0087524E">
        <w:rPr>
          <w:b w:val="0"/>
        </w:rPr>
        <w:t xml:space="preserve">Table 5 shows </w:t>
      </w:r>
      <w:r w:rsidR="00083A01">
        <w:rPr>
          <w:b w:val="0"/>
        </w:rPr>
        <w:t xml:space="preserve">there is no </w:t>
      </w:r>
      <w:r w:rsidR="0087524E">
        <w:rPr>
          <w:b w:val="0"/>
        </w:rPr>
        <w:t>difference</w:t>
      </w:r>
      <w:r>
        <w:rPr>
          <w:b w:val="0"/>
        </w:rPr>
        <w:t xml:space="preserve"> in stage 3 column</w:t>
      </w:r>
      <w:r w:rsidR="003433FD">
        <w:rPr>
          <w:b w:val="0"/>
        </w:rPr>
        <w:t>,</w:t>
      </w:r>
      <w:r>
        <w:rPr>
          <w:b w:val="0"/>
        </w:rPr>
        <w:t xml:space="preserve"> which demonstrates that </w:t>
      </w:r>
      <w:r w:rsidR="0087524E">
        <w:rPr>
          <w:b w:val="0"/>
        </w:rPr>
        <w:t xml:space="preserve">removing responses based on </w:t>
      </w:r>
      <w:r w:rsidR="00245E4E">
        <w:rPr>
          <w:b w:val="0"/>
        </w:rPr>
        <w:t xml:space="preserve">the </w:t>
      </w:r>
      <w:r w:rsidR="0087524E">
        <w:rPr>
          <w:b w:val="0"/>
        </w:rPr>
        <w:t xml:space="preserve">item </w:t>
      </w:r>
      <w:r w:rsidR="00AF09B7">
        <w:rPr>
          <w:b w:val="0"/>
        </w:rPr>
        <w:t xml:space="preserve">and person </w:t>
      </w:r>
      <w:r w:rsidR="0087524E">
        <w:rPr>
          <w:b w:val="0"/>
        </w:rPr>
        <w:t xml:space="preserve">misfit is not </w:t>
      </w:r>
      <w:r w:rsidR="00083A01">
        <w:rPr>
          <w:b w:val="0"/>
        </w:rPr>
        <w:t>sufficient</w:t>
      </w:r>
      <w:r w:rsidR="0087524E">
        <w:rPr>
          <w:b w:val="0"/>
        </w:rPr>
        <w:t xml:space="preserve">. </w:t>
      </w:r>
      <w:r w:rsidR="00CF11B3">
        <w:rPr>
          <w:b w:val="0"/>
        </w:rPr>
        <w:t xml:space="preserve">The person removal is </w:t>
      </w:r>
      <w:r w:rsidR="00083A01">
        <w:rPr>
          <w:b w:val="0"/>
        </w:rPr>
        <w:t xml:space="preserve">still </w:t>
      </w:r>
      <w:r w:rsidR="00CF11B3">
        <w:rPr>
          <w:b w:val="0"/>
        </w:rPr>
        <w:t>needed to clean the data from person outlier.</w:t>
      </w:r>
    </w:p>
    <w:p w14:paraId="3B24A695" w14:textId="08176D49" w:rsidR="008636BE" w:rsidRDefault="008636BE" w:rsidP="0087524E">
      <w:pPr>
        <w:pStyle w:val="section"/>
        <w:rPr>
          <w:b w:val="0"/>
        </w:rPr>
      </w:pPr>
    </w:p>
    <w:p w14:paraId="05C8441E" w14:textId="5FED1E45" w:rsidR="008636BE" w:rsidRDefault="008636BE" w:rsidP="0087524E">
      <w:pPr>
        <w:pStyle w:val="section"/>
        <w:rPr>
          <w:b w:val="0"/>
        </w:rPr>
      </w:pPr>
    </w:p>
    <w:p w14:paraId="26AF31CE" w14:textId="77777777" w:rsidR="003433FD" w:rsidRDefault="003433FD" w:rsidP="0087524E">
      <w:pPr>
        <w:pStyle w:val="section"/>
        <w:rPr>
          <w:b w:val="0"/>
        </w:rPr>
      </w:pPr>
    </w:p>
    <w:p w14:paraId="46A2F9DE" w14:textId="7727AC34" w:rsidR="00475813" w:rsidRDefault="00475813" w:rsidP="00590E7E">
      <w:pPr>
        <w:pStyle w:val="section"/>
        <w:spacing w:after="120"/>
        <w:jc w:val="center"/>
        <w:rPr>
          <w:b w:val="0"/>
        </w:rPr>
      </w:pPr>
      <w:r w:rsidRPr="00D65881">
        <w:lastRenderedPageBreak/>
        <w:t>Table 3.</w:t>
      </w:r>
      <w:r>
        <w:rPr>
          <w:b w:val="0"/>
        </w:rPr>
        <w:t xml:space="preserve"> </w:t>
      </w:r>
      <w:r w:rsidR="00B715F9">
        <w:rPr>
          <w:b w:val="0"/>
        </w:rPr>
        <w:t>Unexpected</w:t>
      </w:r>
      <w:r w:rsidR="00D65881">
        <w:rPr>
          <w:b w:val="0"/>
        </w:rPr>
        <w:t xml:space="preserve"> responses based on misfitting item</w:t>
      </w:r>
    </w:p>
    <w:tbl>
      <w:tblPr>
        <w:tblStyle w:val="TableGrid"/>
        <w:tblW w:w="0" w:type="auto"/>
        <w:tblInd w:w="1384"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2463"/>
        <w:gridCol w:w="2356"/>
      </w:tblGrid>
      <w:tr w:rsidR="00B715F9" w14:paraId="03A56C11" w14:textId="77777777" w:rsidTr="00B715F9">
        <w:tc>
          <w:tcPr>
            <w:tcW w:w="1418" w:type="dxa"/>
            <w:vMerge w:val="restart"/>
            <w:vAlign w:val="center"/>
          </w:tcPr>
          <w:p w14:paraId="4EB40CC2" w14:textId="6E8FB78D" w:rsidR="00B715F9" w:rsidRDefault="00B715F9" w:rsidP="00590E7E">
            <w:pPr>
              <w:pStyle w:val="section"/>
              <w:spacing w:before="0"/>
              <w:jc w:val="left"/>
              <w:rPr>
                <w:b w:val="0"/>
              </w:rPr>
            </w:pPr>
            <w:r>
              <w:rPr>
                <w:b w:val="0"/>
              </w:rPr>
              <w:t>Item number</w:t>
            </w:r>
          </w:p>
        </w:tc>
        <w:tc>
          <w:tcPr>
            <w:tcW w:w="4819" w:type="dxa"/>
            <w:gridSpan w:val="2"/>
            <w:vAlign w:val="center"/>
          </w:tcPr>
          <w:p w14:paraId="5FF98D0F" w14:textId="68951B69" w:rsidR="00B715F9" w:rsidRDefault="00B715F9" w:rsidP="00B715F9">
            <w:pPr>
              <w:pStyle w:val="section"/>
              <w:spacing w:before="0"/>
              <w:jc w:val="center"/>
              <w:rPr>
                <w:b w:val="0"/>
              </w:rPr>
            </w:pPr>
            <w:r>
              <w:rPr>
                <w:b w:val="0"/>
              </w:rPr>
              <w:t>Person number</w:t>
            </w:r>
          </w:p>
        </w:tc>
      </w:tr>
      <w:tr w:rsidR="00B715F9" w14:paraId="64CC89EA" w14:textId="77777777" w:rsidTr="00B715F9">
        <w:tc>
          <w:tcPr>
            <w:tcW w:w="1418" w:type="dxa"/>
            <w:vMerge/>
            <w:tcBorders>
              <w:bottom w:val="single" w:sz="4" w:space="0" w:color="auto"/>
            </w:tcBorders>
          </w:tcPr>
          <w:p w14:paraId="7C2F8610" w14:textId="77777777" w:rsidR="00590E7E" w:rsidRDefault="00590E7E" w:rsidP="00B82E39">
            <w:pPr>
              <w:pStyle w:val="section"/>
              <w:spacing w:before="0"/>
              <w:rPr>
                <w:b w:val="0"/>
              </w:rPr>
            </w:pPr>
          </w:p>
        </w:tc>
        <w:tc>
          <w:tcPr>
            <w:tcW w:w="2463" w:type="dxa"/>
            <w:tcBorders>
              <w:bottom w:val="single" w:sz="4" w:space="0" w:color="auto"/>
            </w:tcBorders>
          </w:tcPr>
          <w:p w14:paraId="4637155D" w14:textId="5118F700" w:rsidR="00590E7E" w:rsidRDefault="00590E7E" w:rsidP="00B82E39">
            <w:pPr>
              <w:pStyle w:val="section"/>
              <w:spacing w:before="0"/>
              <w:rPr>
                <w:b w:val="0"/>
              </w:rPr>
            </w:pPr>
            <w:r>
              <w:rPr>
                <w:b w:val="0"/>
              </w:rPr>
              <w:t>z-residual of 2 or higher</w:t>
            </w:r>
          </w:p>
        </w:tc>
        <w:tc>
          <w:tcPr>
            <w:tcW w:w="2356" w:type="dxa"/>
            <w:tcBorders>
              <w:bottom w:val="single" w:sz="4" w:space="0" w:color="auto"/>
            </w:tcBorders>
          </w:tcPr>
          <w:p w14:paraId="4A3B6CDF" w14:textId="7F007BE4" w:rsidR="00590E7E" w:rsidRDefault="00590E7E" w:rsidP="00B82E39">
            <w:pPr>
              <w:pStyle w:val="section"/>
              <w:spacing w:before="0"/>
              <w:rPr>
                <w:b w:val="0"/>
              </w:rPr>
            </w:pPr>
            <w:r>
              <w:rPr>
                <w:b w:val="0"/>
              </w:rPr>
              <w:t xml:space="preserve">more negative than </w:t>
            </w:r>
            <m:oMath>
              <m:r>
                <m:rPr>
                  <m:sty m:val="bi"/>
                </m:rPr>
                <w:rPr>
                  <w:rFonts w:ascii="Cambria Math" w:hAnsi="Cambria Math"/>
                </w:rPr>
                <m:t>-</m:t>
              </m:r>
            </m:oMath>
            <w:r>
              <w:rPr>
                <w:b w:val="0"/>
              </w:rPr>
              <w:t>2</w:t>
            </w:r>
          </w:p>
        </w:tc>
      </w:tr>
      <w:tr w:rsidR="00B715F9" w14:paraId="4D670266" w14:textId="77777777" w:rsidTr="00B715F9">
        <w:tc>
          <w:tcPr>
            <w:tcW w:w="1418" w:type="dxa"/>
            <w:tcBorders>
              <w:bottom w:val="nil"/>
            </w:tcBorders>
          </w:tcPr>
          <w:p w14:paraId="15D3CD39" w14:textId="71115AAD" w:rsidR="00B82E39" w:rsidRDefault="00B82E39" w:rsidP="00B82E39">
            <w:pPr>
              <w:pStyle w:val="section"/>
              <w:spacing w:before="0"/>
              <w:rPr>
                <w:b w:val="0"/>
              </w:rPr>
            </w:pPr>
            <w:r>
              <w:rPr>
                <w:b w:val="0"/>
              </w:rPr>
              <w:t>Item20</w:t>
            </w:r>
          </w:p>
        </w:tc>
        <w:tc>
          <w:tcPr>
            <w:tcW w:w="2463" w:type="dxa"/>
            <w:tcBorders>
              <w:bottom w:val="nil"/>
            </w:tcBorders>
          </w:tcPr>
          <w:p w14:paraId="7974B6CE" w14:textId="23B479A3" w:rsidR="00B82E39" w:rsidRDefault="00B82E39" w:rsidP="00B82E39">
            <w:pPr>
              <w:pStyle w:val="section"/>
              <w:spacing w:before="0"/>
              <w:rPr>
                <w:b w:val="0"/>
              </w:rPr>
            </w:pPr>
            <w:r>
              <w:rPr>
                <w:b w:val="0"/>
              </w:rPr>
              <w:t>31,39,48,61,94,104</w:t>
            </w:r>
          </w:p>
        </w:tc>
        <w:tc>
          <w:tcPr>
            <w:tcW w:w="2356" w:type="dxa"/>
            <w:tcBorders>
              <w:bottom w:val="nil"/>
            </w:tcBorders>
          </w:tcPr>
          <w:p w14:paraId="0D95F865" w14:textId="0B658B32" w:rsidR="00B82E39" w:rsidRDefault="00B82E39" w:rsidP="00B82E39">
            <w:pPr>
              <w:pStyle w:val="section"/>
              <w:spacing w:before="0"/>
              <w:rPr>
                <w:b w:val="0"/>
              </w:rPr>
            </w:pPr>
            <w:r>
              <w:rPr>
                <w:b w:val="0"/>
              </w:rPr>
              <w:t>62</w:t>
            </w:r>
          </w:p>
        </w:tc>
      </w:tr>
      <w:tr w:rsidR="00B715F9" w14:paraId="1BB33296" w14:textId="77777777" w:rsidTr="00B715F9">
        <w:tc>
          <w:tcPr>
            <w:tcW w:w="1418" w:type="dxa"/>
            <w:tcBorders>
              <w:top w:val="nil"/>
              <w:bottom w:val="nil"/>
            </w:tcBorders>
          </w:tcPr>
          <w:p w14:paraId="03D3D661" w14:textId="13162CE7" w:rsidR="00B82E39" w:rsidRDefault="00B82E39" w:rsidP="00B82E39">
            <w:pPr>
              <w:pStyle w:val="section"/>
              <w:spacing w:before="0"/>
              <w:rPr>
                <w:b w:val="0"/>
              </w:rPr>
            </w:pPr>
            <w:r>
              <w:rPr>
                <w:b w:val="0"/>
              </w:rPr>
              <w:t>Item7</w:t>
            </w:r>
          </w:p>
        </w:tc>
        <w:tc>
          <w:tcPr>
            <w:tcW w:w="2463" w:type="dxa"/>
            <w:tcBorders>
              <w:top w:val="nil"/>
              <w:bottom w:val="nil"/>
            </w:tcBorders>
          </w:tcPr>
          <w:p w14:paraId="70D3FA1D" w14:textId="3A5491F8" w:rsidR="00B82E39" w:rsidRDefault="00B715F9" w:rsidP="00B82E39">
            <w:pPr>
              <w:pStyle w:val="section"/>
              <w:spacing w:before="0"/>
              <w:rPr>
                <w:b w:val="0"/>
              </w:rPr>
            </w:pPr>
            <w:r>
              <w:rPr>
                <w:b w:val="0"/>
              </w:rPr>
              <w:t>-</w:t>
            </w:r>
          </w:p>
        </w:tc>
        <w:tc>
          <w:tcPr>
            <w:tcW w:w="2356" w:type="dxa"/>
            <w:tcBorders>
              <w:top w:val="nil"/>
              <w:bottom w:val="nil"/>
            </w:tcBorders>
          </w:tcPr>
          <w:p w14:paraId="0F2F1131" w14:textId="17E73109" w:rsidR="00B82E39" w:rsidRDefault="00B82E39" w:rsidP="00B82E39">
            <w:pPr>
              <w:pStyle w:val="section"/>
              <w:spacing w:before="0"/>
              <w:rPr>
                <w:b w:val="0"/>
              </w:rPr>
            </w:pPr>
            <w:r>
              <w:rPr>
                <w:b w:val="0"/>
              </w:rPr>
              <w:t>47,</w:t>
            </w:r>
            <w:r w:rsidR="007D5732">
              <w:rPr>
                <w:b w:val="0"/>
              </w:rPr>
              <w:t>98</w:t>
            </w:r>
          </w:p>
        </w:tc>
      </w:tr>
      <w:tr w:rsidR="00B715F9" w14:paraId="35E9E19F" w14:textId="77777777" w:rsidTr="00B715F9">
        <w:tc>
          <w:tcPr>
            <w:tcW w:w="1418" w:type="dxa"/>
            <w:tcBorders>
              <w:top w:val="nil"/>
              <w:bottom w:val="nil"/>
            </w:tcBorders>
          </w:tcPr>
          <w:p w14:paraId="44A8574B" w14:textId="6DE7E973" w:rsidR="00B82E39" w:rsidRDefault="00B82E39" w:rsidP="00B82E39">
            <w:pPr>
              <w:pStyle w:val="section"/>
              <w:spacing w:before="0"/>
              <w:rPr>
                <w:b w:val="0"/>
              </w:rPr>
            </w:pPr>
            <w:r>
              <w:rPr>
                <w:b w:val="0"/>
              </w:rPr>
              <w:t>Item15</w:t>
            </w:r>
          </w:p>
        </w:tc>
        <w:tc>
          <w:tcPr>
            <w:tcW w:w="2463" w:type="dxa"/>
            <w:tcBorders>
              <w:top w:val="nil"/>
              <w:bottom w:val="nil"/>
            </w:tcBorders>
          </w:tcPr>
          <w:p w14:paraId="0929B7EF" w14:textId="1D88FA26" w:rsidR="00B82E39" w:rsidRDefault="007D5732" w:rsidP="00B82E39">
            <w:pPr>
              <w:pStyle w:val="section"/>
              <w:spacing w:before="0"/>
              <w:rPr>
                <w:b w:val="0"/>
              </w:rPr>
            </w:pPr>
            <w:r>
              <w:rPr>
                <w:b w:val="0"/>
              </w:rPr>
              <w:t>94</w:t>
            </w:r>
          </w:p>
        </w:tc>
        <w:tc>
          <w:tcPr>
            <w:tcW w:w="2356" w:type="dxa"/>
            <w:tcBorders>
              <w:top w:val="nil"/>
              <w:bottom w:val="nil"/>
            </w:tcBorders>
          </w:tcPr>
          <w:p w14:paraId="2081FD94" w14:textId="2A59F288" w:rsidR="00B82E39" w:rsidRDefault="007D5732" w:rsidP="00B82E39">
            <w:pPr>
              <w:pStyle w:val="section"/>
              <w:spacing w:before="0"/>
              <w:rPr>
                <w:b w:val="0"/>
              </w:rPr>
            </w:pPr>
            <w:r>
              <w:rPr>
                <w:b w:val="0"/>
              </w:rPr>
              <w:t>82</w:t>
            </w:r>
          </w:p>
        </w:tc>
      </w:tr>
      <w:tr w:rsidR="00B715F9" w14:paraId="563F07F1" w14:textId="77777777" w:rsidTr="00B715F9">
        <w:tc>
          <w:tcPr>
            <w:tcW w:w="1418" w:type="dxa"/>
            <w:tcBorders>
              <w:top w:val="nil"/>
              <w:bottom w:val="nil"/>
            </w:tcBorders>
          </w:tcPr>
          <w:p w14:paraId="05E8BE36" w14:textId="573CF1FA" w:rsidR="00B82E39" w:rsidRDefault="00B82E39" w:rsidP="00B82E39">
            <w:pPr>
              <w:pStyle w:val="section"/>
              <w:spacing w:before="0"/>
              <w:rPr>
                <w:b w:val="0"/>
              </w:rPr>
            </w:pPr>
            <w:r>
              <w:rPr>
                <w:b w:val="0"/>
              </w:rPr>
              <w:t>Item11</w:t>
            </w:r>
          </w:p>
        </w:tc>
        <w:tc>
          <w:tcPr>
            <w:tcW w:w="2463" w:type="dxa"/>
            <w:tcBorders>
              <w:top w:val="nil"/>
              <w:bottom w:val="nil"/>
            </w:tcBorders>
          </w:tcPr>
          <w:p w14:paraId="4CD5DF54" w14:textId="621016F4" w:rsidR="00B82E39" w:rsidRDefault="007D5732" w:rsidP="00B82E39">
            <w:pPr>
              <w:pStyle w:val="section"/>
              <w:spacing w:before="0"/>
              <w:rPr>
                <w:b w:val="0"/>
              </w:rPr>
            </w:pPr>
            <w:r>
              <w:rPr>
                <w:b w:val="0"/>
              </w:rPr>
              <w:t>52</w:t>
            </w:r>
          </w:p>
        </w:tc>
        <w:tc>
          <w:tcPr>
            <w:tcW w:w="2356" w:type="dxa"/>
            <w:tcBorders>
              <w:top w:val="nil"/>
              <w:bottom w:val="nil"/>
            </w:tcBorders>
          </w:tcPr>
          <w:p w14:paraId="43E57ED2" w14:textId="42734671" w:rsidR="00B82E39" w:rsidRDefault="007D5732" w:rsidP="00B82E39">
            <w:pPr>
              <w:pStyle w:val="section"/>
              <w:spacing w:before="0"/>
              <w:rPr>
                <w:b w:val="0"/>
              </w:rPr>
            </w:pPr>
            <w:r>
              <w:rPr>
                <w:b w:val="0"/>
              </w:rPr>
              <w:t>59,73</w:t>
            </w:r>
          </w:p>
        </w:tc>
      </w:tr>
      <w:tr w:rsidR="00B715F9" w14:paraId="58784D0A" w14:textId="77777777" w:rsidTr="00B715F9">
        <w:tc>
          <w:tcPr>
            <w:tcW w:w="1418" w:type="dxa"/>
            <w:tcBorders>
              <w:top w:val="nil"/>
            </w:tcBorders>
          </w:tcPr>
          <w:p w14:paraId="38B29BFA" w14:textId="6E4C0A2F" w:rsidR="00B82E39" w:rsidRDefault="00B82E39" w:rsidP="00B82E39">
            <w:pPr>
              <w:pStyle w:val="section"/>
              <w:spacing w:before="0"/>
              <w:rPr>
                <w:b w:val="0"/>
              </w:rPr>
            </w:pPr>
            <w:r>
              <w:rPr>
                <w:b w:val="0"/>
              </w:rPr>
              <w:t>Item9</w:t>
            </w:r>
          </w:p>
        </w:tc>
        <w:tc>
          <w:tcPr>
            <w:tcW w:w="2463" w:type="dxa"/>
            <w:tcBorders>
              <w:top w:val="nil"/>
            </w:tcBorders>
          </w:tcPr>
          <w:p w14:paraId="37168E34" w14:textId="63000D91" w:rsidR="00B82E39" w:rsidRDefault="007D5732" w:rsidP="00B82E39">
            <w:pPr>
              <w:pStyle w:val="section"/>
              <w:spacing w:before="0"/>
              <w:rPr>
                <w:b w:val="0"/>
              </w:rPr>
            </w:pPr>
            <w:r>
              <w:rPr>
                <w:b w:val="0"/>
              </w:rPr>
              <w:t>21</w:t>
            </w:r>
          </w:p>
        </w:tc>
        <w:tc>
          <w:tcPr>
            <w:tcW w:w="2356" w:type="dxa"/>
            <w:tcBorders>
              <w:top w:val="nil"/>
            </w:tcBorders>
          </w:tcPr>
          <w:p w14:paraId="775A2632" w14:textId="04ECFBBE" w:rsidR="00B82E39" w:rsidRDefault="007D5732" w:rsidP="00B82E39">
            <w:pPr>
              <w:pStyle w:val="section"/>
              <w:spacing w:before="0"/>
              <w:rPr>
                <w:b w:val="0"/>
              </w:rPr>
            </w:pPr>
            <w:r>
              <w:rPr>
                <w:b w:val="0"/>
              </w:rPr>
              <w:t>103</w:t>
            </w:r>
          </w:p>
        </w:tc>
      </w:tr>
    </w:tbl>
    <w:p w14:paraId="43961D64" w14:textId="21BC31D6" w:rsidR="00D56CDF" w:rsidRDefault="00D56CDF" w:rsidP="00D56CDF">
      <w:pPr>
        <w:pStyle w:val="section"/>
        <w:spacing w:after="120"/>
        <w:jc w:val="center"/>
        <w:rPr>
          <w:b w:val="0"/>
        </w:rPr>
      </w:pPr>
      <w:r w:rsidRPr="00D65881">
        <w:t xml:space="preserve">Table </w:t>
      </w:r>
      <w:r>
        <w:t>4</w:t>
      </w:r>
      <w:r w:rsidRPr="00D65881">
        <w:t>.</w:t>
      </w:r>
      <w:r>
        <w:rPr>
          <w:b w:val="0"/>
        </w:rPr>
        <w:t xml:space="preserve"> Unexpected responses based on misfitting </w:t>
      </w:r>
      <w:r w:rsidR="008213E8">
        <w:rPr>
          <w:b w:val="0"/>
        </w:rPr>
        <w:t>person</w:t>
      </w:r>
    </w:p>
    <w:tbl>
      <w:tblPr>
        <w:tblStyle w:val="TableGrid"/>
        <w:tblW w:w="0" w:type="auto"/>
        <w:tblInd w:w="1526" w:type="dxa"/>
        <w:tblBorders>
          <w:left w:val="none" w:sz="0" w:space="0" w:color="auto"/>
          <w:right w:val="none" w:sz="0" w:space="0" w:color="auto"/>
          <w:insideV w:val="none" w:sz="0" w:space="0" w:color="auto"/>
        </w:tblBorders>
        <w:tblLook w:val="04A0" w:firstRow="1" w:lastRow="0" w:firstColumn="1" w:lastColumn="0" w:noHBand="0" w:noVBand="1"/>
      </w:tblPr>
      <w:tblGrid>
        <w:gridCol w:w="1569"/>
        <w:gridCol w:w="2400"/>
        <w:gridCol w:w="2268"/>
      </w:tblGrid>
      <w:tr w:rsidR="006A37D8" w14:paraId="4577AED9" w14:textId="77777777" w:rsidTr="006A37D8">
        <w:tc>
          <w:tcPr>
            <w:tcW w:w="1569" w:type="dxa"/>
            <w:vMerge w:val="restart"/>
            <w:vAlign w:val="center"/>
          </w:tcPr>
          <w:p w14:paraId="70F24D42" w14:textId="77777777" w:rsidR="006A37D8" w:rsidRDefault="006A37D8" w:rsidP="006A37D8">
            <w:pPr>
              <w:pStyle w:val="section"/>
              <w:spacing w:before="0"/>
              <w:jc w:val="left"/>
              <w:rPr>
                <w:b w:val="0"/>
              </w:rPr>
            </w:pPr>
            <w:r>
              <w:rPr>
                <w:b w:val="0"/>
              </w:rPr>
              <w:t>Person number</w:t>
            </w:r>
          </w:p>
        </w:tc>
        <w:tc>
          <w:tcPr>
            <w:tcW w:w="4668" w:type="dxa"/>
            <w:gridSpan w:val="2"/>
            <w:vAlign w:val="center"/>
          </w:tcPr>
          <w:p w14:paraId="58BC28D7" w14:textId="648D3FDB" w:rsidR="006A37D8" w:rsidRDefault="006A37D8" w:rsidP="006A37D8">
            <w:pPr>
              <w:pStyle w:val="section"/>
              <w:spacing w:before="0"/>
              <w:jc w:val="center"/>
              <w:rPr>
                <w:b w:val="0"/>
              </w:rPr>
            </w:pPr>
            <w:r>
              <w:rPr>
                <w:b w:val="0"/>
              </w:rPr>
              <w:t>Item number</w:t>
            </w:r>
          </w:p>
        </w:tc>
      </w:tr>
      <w:tr w:rsidR="006A37D8" w14:paraId="1674134C" w14:textId="77777777" w:rsidTr="006A37D8">
        <w:tc>
          <w:tcPr>
            <w:tcW w:w="1569" w:type="dxa"/>
            <w:vMerge/>
            <w:tcBorders>
              <w:bottom w:val="single" w:sz="4" w:space="0" w:color="auto"/>
            </w:tcBorders>
          </w:tcPr>
          <w:p w14:paraId="1B7BA682" w14:textId="77777777" w:rsidR="006A37D8" w:rsidRDefault="006A37D8" w:rsidP="00E06C48">
            <w:pPr>
              <w:pStyle w:val="section"/>
              <w:spacing w:before="0"/>
              <w:rPr>
                <w:b w:val="0"/>
              </w:rPr>
            </w:pPr>
          </w:p>
        </w:tc>
        <w:tc>
          <w:tcPr>
            <w:tcW w:w="2400" w:type="dxa"/>
            <w:tcBorders>
              <w:bottom w:val="single" w:sz="4" w:space="0" w:color="auto"/>
            </w:tcBorders>
          </w:tcPr>
          <w:p w14:paraId="71AF7D60" w14:textId="77777777" w:rsidR="006A37D8" w:rsidRDefault="006A37D8" w:rsidP="00E06C48">
            <w:pPr>
              <w:pStyle w:val="section"/>
              <w:spacing w:before="0"/>
              <w:rPr>
                <w:b w:val="0"/>
              </w:rPr>
            </w:pPr>
            <w:r>
              <w:rPr>
                <w:b w:val="0"/>
              </w:rPr>
              <w:t>z-residual of 2 or higher</w:t>
            </w:r>
          </w:p>
        </w:tc>
        <w:tc>
          <w:tcPr>
            <w:tcW w:w="2268" w:type="dxa"/>
            <w:tcBorders>
              <w:bottom w:val="single" w:sz="4" w:space="0" w:color="auto"/>
            </w:tcBorders>
          </w:tcPr>
          <w:p w14:paraId="7469B5E5" w14:textId="77777777" w:rsidR="006A37D8" w:rsidRDefault="006A37D8" w:rsidP="00E06C48">
            <w:pPr>
              <w:pStyle w:val="section"/>
              <w:spacing w:before="0"/>
              <w:rPr>
                <w:b w:val="0"/>
              </w:rPr>
            </w:pPr>
            <w:r>
              <w:rPr>
                <w:b w:val="0"/>
              </w:rPr>
              <w:t xml:space="preserve">more negative than </w:t>
            </w:r>
            <m:oMath>
              <m:r>
                <m:rPr>
                  <m:sty m:val="bi"/>
                </m:rPr>
                <w:rPr>
                  <w:rFonts w:ascii="Cambria Math" w:hAnsi="Cambria Math"/>
                </w:rPr>
                <m:t>-</m:t>
              </m:r>
            </m:oMath>
            <w:r>
              <w:rPr>
                <w:b w:val="0"/>
              </w:rPr>
              <w:t>2</w:t>
            </w:r>
          </w:p>
        </w:tc>
      </w:tr>
      <w:tr w:rsidR="00D56CDF" w14:paraId="727A1E86" w14:textId="77777777" w:rsidTr="006A37D8">
        <w:tc>
          <w:tcPr>
            <w:tcW w:w="1569" w:type="dxa"/>
            <w:tcBorders>
              <w:bottom w:val="nil"/>
            </w:tcBorders>
          </w:tcPr>
          <w:p w14:paraId="7E14FCE2" w14:textId="77777777" w:rsidR="00D56CDF" w:rsidRDefault="00D56CDF" w:rsidP="00E06C48">
            <w:pPr>
              <w:pStyle w:val="section"/>
              <w:spacing w:before="0"/>
              <w:rPr>
                <w:b w:val="0"/>
              </w:rPr>
            </w:pPr>
            <w:r>
              <w:rPr>
                <w:b w:val="0"/>
              </w:rPr>
              <w:t>10</w:t>
            </w:r>
          </w:p>
        </w:tc>
        <w:tc>
          <w:tcPr>
            <w:tcW w:w="2400" w:type="dxa"/>
            <w:tcBorders>
              <w:bottom w:val="nil"/>
            </w:tcBorders>
          </w:tcPr>
          <w:p w14:paraId="063665BD" w14:textId="77777777" w:rsidR="00D56CDF" w:rsidRDefault="00D56CDF" w:rsidP="00E06C48">
            <w:pPr>
              <w:pStyle w:val="section"/>
              <w:spacing w:before="0"/>
              <w:rPr>
                <w:b w:val="0"/>
              </w:rPr>
            </w:pPr>
            <w:r>
              <w:rPr>
                <w:b w:val="0"/>
              </w:rPr>
              <w:t>9,16</w:t>
            </w:r>
          </w:p>
        </w:tc>
        <w:tc>
          <w:tcPr>
            <w:tcW w:w="2268" w:type="dxa"/>
            <w:tcBorders>
              <w:bottom w:val="nil"/>
            </w:tcBorders>
          </w:tcPr>
          <w:p w14:paraId="6FE9AC0B" w14:textId="77777777" w:rsidR="00D56CDF" w:rsidRDefault="00D56CDF" w:rsidP="00E06C48">
            <w:pPr>
              <w:pStyle w:val="section"/>
              <w:spacing w:before="0"/>
              <w:rPr>
                <w:b w:val="0"/>
              </w:rPr>
            </w:pPr>
            <w:r>
              <w:rPr>
                <w:b w:val="0"/>
              </w:rPr>
              <w:t>4,17,19</w:t>
            </w:r>
          </w:p>
        </w:tc>
      </w:tr>
      <w:tr w:rsidR="00D56CDF" w14:paraId="11C2908E" w14:textId="77777777" w:rsidTr="006A37D8">
        <w:tc>
          <w:tcPr>
            <w:tcW w:w="1569" w:type="dxa"/>
            <w:tcBorders>
              <w:top w:val="nil"/>
              <w:bottom w:val="nil"/>
            </w:tcBorders>
          </w:tcPr>
          <w:p w14:paraId="51F1F6AF" w14:textId="77777777" w:rsidR="00D56CDF" w:rsidRDefault="00D56CDF" w:rsidP="00E06C48">
            <w:pPr>
              <w:pStyle w:val="section"/>
              <w:spacing w:before="0"/>
              <w:rPr>
                <w:b w:val="0"/>
              </w:rPr>
            </w:pPr>
            <w:r>
              <w:rPr>
                <w:b w:val="0"/>
              </w:rPr>
              <w:t>55</w:t>
            </w:r>
          </w:p>
        </w:tc>
        <w:tc>
          <w:tcPr>
            <w:tcW w:w="2400" w:type="dxa"/>
            <w:tcBorders>
              <w:top w:val="nil"/>
              <w:bottom w:val="nil"/>
            </w:tcBorders>
          </w:tcPr>
          <w:p w14:paraId="4A918917" w14:textId="77777777" w:rsidR="00D56CDF" w:rsidRDefault="00D56CDF" w:rsidP="00E06C48">
            <w:pPr>
              <w:pStyle w:val="section"/>
              <w:spacing w:before="0"/>
              <w:rPr>
                <w:b w:val="0"/>
              </w:rPr>
            </w:pPr>
            <w:r>
              <w:rPr>
                <w:b w:val="0"/>
              </w:rPr>
              <w:t>16</w:t>
            </w:r>
          </w:p>
        </w:tc>
        <w:tc>
          <w:tcPr>
            <w:tcW w:w="2268" w:type="dxa"/>
            <w:tcBorders>
              <w:top w:val="nil"/>
              <w:bottom w:val="nil"/>
            </w:tcBorders>
          </w:tcPr>
          <w:p w14:paraId="4C451850" w14:textId="77777777" w:rsidR="00D56CDF" w:rsidRDefault="00D56CDF" w:rsidP="00E06C48">
            <w:pPr>
              <w:pStyle w:val="section"/>
              <w:spacing w:before="0"/>
              <w:rPr>
                <w:b w:val="0"/>
              </w:rPr>
            </w:pPr>
            <w:r>
              <w:rPr>
                <w:b w:val="0"/>
              </w:rPr>
              <w:t>7,10</w:t>
            </w:r>
          </w:p>
        </w:tc>
      </w:tr>
      <w:tr w:rsidR="00D56CDF" w14:paraId="71DF4C46" w14:textId="77777777" w:rsidTr="006A37D8">
        <w:tc>
          <w:tcPr>
            <w:tcW w:w="1569" w:type="dxa"/>
            <w:tcBorders>
              <w:top w:val="nil"/>
              <w:bottom w:val="nil"/>
            </w:tcBorders>
          </w:tcPr>
          <w:p w14:paraId="703042BE" w14:textId="77777777" w:rsidR="00D56CDF" w:rsidRDefault="00D56CDF" w:rsidP="00E06C48">
            <w:pPr>
              <w:pStyle w:val="section"/>
              <w:spacing w:before="0"/>
              <w:rPr>
                <w:b w:val="0"/>
              </w:rPr>
            </w:pPr>
            <w:r>
              <w:rPr>
                <w:b w:val="0"/>
              </w:rPr>
              <w:t>94</w:t>
            </w:r>
          </w:p>
        </w:tc>
        <w:tc>
          <w:tcPr>
            <w:tcW w:w="2400" w:type="dxa"/>
            <w:tcBorders>
              <w:top w:val="nil"/>
              <w:bottom w:val="nil"/>
            </w:tcBorders>
          </w:tcPr>
          <w:p w14:paraId="067D64D8" w14:textId="77777777" w:rsidR="00D56CDF" w:rsidRDefault="00D56CDF" w:rsidP="00E06C48">
            <w:pPr>
              <w:pStyle w:val="section"/>
              <w:spacing w:before="0"/>
              <w:rPr>
                <w:b w:val="0"/>
              </w:rPr>
            </w:pPr>
            <w:r>
              <w:rPr>
                <w:b w:val="0"/>
              </w:rPr>
              <w:t>1,13,14</w:t>
            </w:r>
          </w:p>
        </w:tc>
        <w:tc>
          <w:tcPr>
            <w:tcW w:w="2268" w:type="dxa"/>
            <w:tcBorders>
              <w:top w:val="nil"/>
              <w:bottom w:val="nil"/>
            </w:tcBorders>
          </w:tcPr>
          <w:p w14:paraId="139262A7" w14:textId="19D7AD45" w:rsidR="00D56CDF" w:rsidRDefault="006A37D8" w:rsidP="00E06C48">
            <w:pPr>
              <w:pStyle w:val="section"/>
              <w:spacing w:before="0"/>
              <w:rPr>
                <w:b w:val="0"/>
              </w:rPr>
            </w:pPr>
            <w:r>
              <w:rPr>
                <w:b w:val="0"/>
              </w:rPr>
              <w:t>-</w:t>
            </w:r>
          </w:p>
        </w:tc>
      </w:tr>
      <w:tr w:rsidR="00D56CDF" w14:paraId="37F0F80D" w14:textId="77777777" w:rsidTr="006A37D8">
        <w:tc>
          <w:tcPr>
            <w:tcW w:w="1569" w:type="dxa"/>
            <w:tcBorders>
              <w:top w:val="nil"/>
              <w:bottom w:val="nil"/>
            </w:tcBorders>
          </w:tcPr>
          <w:p w14:paraId="1E7E0EB2" w14:textId="77777777" w:rsidR="00D56CDF" w:rsidRDefault="00D56CDF" w:rsidP="00E06C48">
            <w:pPr>
              <w:pStyle w:val="section"/>
              <w:spacing w:before="0"/>
              <w:rPr>
                <w:b w:val="0"/>
              </w:rPr>
            </w:pPr>
            <w:r>
              <w:rPr>
                <w:b w:val="0"/>
              </w:rPr>
              <w:t>45</w:t>
            </w:r>
          </w:p>
        </w:tc>
        <w:tc>
          <w:tcPr>
            <w:tcW w:w="2400" w:type="dxa"/>
            <w:tcBorders>
              <w:top w:val="nil"/>
              <w:bottom w:val="nil"/>
            </w:tcBorders>
          </w:tcPr>
          <w:p w14:paraId="6506807A" w14:textId="77777777" w:rsidR="00D56CDF" w:rsidRDefault="00D56CDF" w:rsidP="00E06C48">
            <w:pPr>
              <w:pStyle w:val="section"/>
              <w:spacing w:before="0"/>
              <w:rPr>
                <w:b w:val="0"/>
              </w:rPr>
            </w:pPr>
            <w:r>
              <w:rPr>
                <w:b w:val="0"/>
              </w:rPr>
              <w:t>10</w:t>
            </w:r>
          </w:p>
        </w:tc>
        <w:tc>
          <w:tcPr>
            <w:tcW w:w="2268" w:type="dxa"/>
            <w:tcBorders>
              <w:top w:val="nil"/>
              <w:bottom w:val="nil"/>
            </w:tcBorders>
          </w:tcPr>
          <w:p w14:paraId="457BC2E7" w14:textId="77777777" w:rsidR="00D56CDF" w:rsidRDefault="00D56CDF" w:rsidP="00E06C48">
            <w:pPr>
              <w:pStyle w:val="section"/>
              <w:spacing w:before="0"/>
              <w:rPr>
                <w:b w:val="0"/>
              </w:rPr>
            </w:pPr>
            <w:r>
              <w:rPr>
                <w:b w:val="0"/>
              </w:rPr>
              <w:t>13</w:t>
            </w:r>
          </w:p>
        </w:tc>
      </w:tr>
      <w:tr w:rsidR="00D56CDF" w14:paraId="33556714" w14:textId="77777777" w:rsidTr="006A37D8">
        <w:tc>
          <w:tcPr>
            <w:tcW w:w="1569" w:type="dxa"/>
            <w:tcBorders>
              <w:top w:val="nil"/>
              <w:bottom w:val="nil"/>
            </w:tcBorders>
          </w:tcPr>
          <w:p w14:paraId="3268E649" w14:textId="77777777" w:rsidR="00D56CDF" w:rsidRDefault="00D56CDF" w:rsidP="00E06C48">
            <w:pPr>
              <w:pStyle w:val="section"/>
              <w:spacing w:before="0"/>
              <w:rPr>
                <w:b w:val="0"/>
              </w:rPr>
            </w:pPr>
            <w:r>
              <w:rPr>
                <w:b w:val="0"/>
              </w:rPr>
              <w:t>95</w:t>
            </w:r>
          </w:p>
        </w:tc>
        <w:tc>
          <w:tcPr>
            <w:tcW w:w="2400" w:type="dxa"/>
            <w:tcBorders>
              <w:top w:val="nil"/>
              <w:bottom w:val="nil"/>
            </w:tcBorders>
          </w:tcPr>
          <w:p w14:paraId="7D575702" w14:textId="021EFB73" w:rsidR="00D56CDF" w:rsidRDefault="006A37D8" w:rsidP="00E06C48">
            <w:pPr>
              <w:pStyle w:val="section"/>
              <w:spacing w:before="0"/>
              <w:rPr>
                <w:b w:val="0"/>
              </w:rPr>
            </w:pPr>
            <w:r>
              <w:rPr>
                <w:b w:val="0"/>
              </w:rPr>
              <w:t>-</w:t>
            </w:r>
          </w:p>
        </w:tc>
        <w:tc>
          <w:tcPr>
            <w:tcW w:w="2268" w:type="dxa"/>
            <w:tcBorders>
              <w:top w:val="nil"/>
              <w:bottom w:val="nil"/>
            </w:tcBorders>
          </w:tcPr>
          <w:p w14:paraId="1AB1D56D" w14:textId="77777777" w:rsidR="00D56CDF" w:rsidRDefault="00D56CDF" w:rsidP="00E06C48">
            <w:pPr>
              <w:pStyle w:val="section"/>
              <w:spacing w:before="0"/>
              <w:rPr>
                <w:b w:val="0"/>
              </w:rPr>
            </w:pPr>
            <w:r>
              <w:rPr>
                <w:b w:val="0"/>
              </w:rPr>
              <w:t>15</w:t>
            </w:r>
          </w:p>
        </w:tc>
      </w:tr>
      <w:tr w:rsidR="00D56CDF" w14:paraId="717EC665" w14:textId="77777777" w:rsidTr="006A37D8">
        <w:tc>
          <w:tcPr>
            <w:tcW w:w="1569" w:type="dxa"/>
            <w:tcBorders>
              <w:top w:val="nil"/>
              <w:bottom w:val="nil"/>
            </w:tcBorders>
          </w:tcPr>
          <w:p w14:paraId="6E6031BF" w14:textId="77777777" w:rsidR="00D56CDF" w:rsidRDefault="00D56CDF" w:rsidP="00E06C48">
            <w:pPr>
              <w:pStyle w:val="section"/>
              <w:spacing w:before="0"/>
              <w:rPr>
                <w:b w:val="0"/>
              </w:rPr>
            </w:pPr>
            <w:r>
              <w:rPr>
                <w:b w:val="0"/>
              </w:rPr>
              <w:t>96</w:t>
            </w:r>
          </w:p>
        </w:tc>
        <w:tc>
          <w:tcPr>
            <w:tcW w:w="2400" w:type="dxa"/>
            <w:tcBorders>
              <w:top w:val="nil"/>
              <w:bottom w:val="nil"/>
            </w:tcBorders>
          </w:tcPr>
          <w:p w14:paraId="7B615129" w14:textId="79A113E9" w:rsidR="00D56CDF" w:rsidRDefault="006A37D8" w:rsidP="00E06C48">
            <w:pPr>
              <w:pStyle w:val="section"/>
              <w:spacing w:before="0"/>
              <w:rPr>
                <w:b w:val="0"/>
              </w:rPr>
            </w:pPr>
            <w:r>
              <w:rPr>
                <w:b w:val="0"/>
              </w:rPr>
              <w:t>-</w:t>
            </w:r>
          </w:p>
        </w:tc>
        <w:tc>
          <w:tcPr>
            <w:tcW w:w="2268" w:type="dxa"/>
            <w:tcBorders>
              <w:top w:val="nil"/>
              <w:bottom w:val="nil"/>
            </w:tcBorders>
          </w:tcPr>
          <w:p w14:paraId="5F739DEF" w14:textId="77777777" w:rsidR="00D56CDF" w:rsidRDefault="00D56CDF" w:rsidP="00E06C48">
            <w:pPr>
              <w:pStyle w:val="section"/>
              <w:spacing w:before="0"/>
              <w:rPr>
                <w:b w:val="0"/>
              </w:rPr>
            </w:pPr>
            <w:r>
              <w:rPr>
                <w:b w:val="0"/>
              </w:rPr>
              <w:t>6</w:t>
            </w:r>
          </w:p>
        </w:tc>
      </w:tr>
      <w:tr w:rsidR="00D56CDF" w14:paraId="7660B4BC" w14:textId="77777777" w:rsidTr="006A37D8">
        <w:tc>
          <w:tcPr>
            <w:tcW w:w="1569" w:type="dxa"/>
            <w:tcBorders>
              <w:top w:val="nil"/>
              <w:bottom w:val="nil"/>
            </w:tcBorders>
          </w:tcPr>
          <w:p w14:paraId="278DF21A" w14:textId="77777777" w:rsidR="00D56CDF" w:rsidRDefault="00D56CDF" w:rsidP="00E06C48">
            <w:pPr>
              <w:pStyle w:val="section"/>
              <w:spacing w:before="0"/>
              <w:rPr>
                <w:b w:val="0"/>
              </w:rPr>
            </w:pPr>
            <w:r>
              <w:rPr>
                <w:b w:val="0"/>
              </w:rPr>
              <w:t>52</w:t>
            </w:r>
          </w:p>
        </w:tc>
        <w:tc>
          <w:tcPr>
            <w:tcW w:w="2400" w:type="dxa"/>
            <w:tcBorders>
              <w:top w:val="nil"/>
              <w:bottom w:val="nil"/>
            </w:tcBorders>
          </w:tcPr>
          <w:p w14:paraId="0B8D8805" w14:textId="77777777" w:rsidR="00D56CDF" w:rsidRDefault="00D56CDF" w:rsidP="00E06C48">
            <w:pPr>
              <w:pStyle w:val="section"/>
              <w:spacing w:before="0"/>
              <w:rPr>
                <w:b w:val="0"/>
              </w:rPr>
            </w:pPr>
            <w:r>
              <w:rPr>
                <w:b w:val="0"/>
              </w:rPr>
              <w:t>2</w:t>
            </w:r>
          </w:p>
        </w:tc>
        <w:tc>
          <w:tcPr>
            <w:tcW w:w="2268" w:type="dxa"/>
            <w:tcBorders>
              <w:top w:val="nil"/>
              <w:bottom w:val="nil"/>
            </w:tcBorders>
          </w:tcPr>
          <w:p w14:paraId="4FA7E09D" w14:textId="3385C723" w:rsidR="00D56CDF" w:rsidRDefault="006A37D8" w:rsidP="00E06C48">
            <w:pPr>
              <w:pStyle w:val="section"/>
              <w:spacing w:before="0"/>
              <w:rPr>
                <w:b w:val="0"/>
              </w:rPr>
            </w:pPr>
            <w:r>
              <w:rPr>
                <w:b w:val="0"/>
              </w:rPr>
              <w:t>-</w:t>
            </w:r>
          </w:p>
        </w:tc>
      </w:tr>
      <w:tr w:rsidR="00D56CDF" w14:paraId="0D267BAB" w14:textId="77777777" w:rsidTr="006A37D8">
        <w:tc>
          <w:tcPr>
            <w:tcW w:w="1569" w:type="dxa"/>
            <w:tcBorders>
              <w:top w:val="nil"/>
              <w:bottom w:val="nil"/>
            </w:tcBorders>
          </w:tcPr>
          <w:p w14:paraId="770277FF" w14:textId="77777777" w:rsidR="00D56CDF" w:rsidRDefault="00D56CDF" w:rsidP="00E06C48">
            <w:pPr>
              <w:pStyle w:val="section"/>
              <w:spacing w:before="0"/>
              <w:rPr>
                <w:b w:val="0"/>
              </w:rPr>
            </w:pPr>
            <w:r>
              <w:rPr>
                <w:b w:val="0"/>
              </w:rPr>
              <w:t>78</w:t>
            </w:r>
          </w:p>
        </w:tc>
        <w:tc>
          <w:tcPr>
            <w:tcW w:w="2400" w:type="dxa"/>
            <w:tcBorders>
              <w:top w:val="nil"/>
              <w:bottom w:val="nil"/>
            </w:tcBorders>
          </w:tcPr>
          <w:p w14:paraId="34C25A76" w14:textId="2E354D14" w:rsidR="00D56CDF" w:rsidRDefault="006A37D8" w:rsidP="00E06C48">
            <w:pPr>
              <w:pStyle w:val="section"/>
              <w:spacing w:before="0"/>
              <w:rPr>
                <w:b w:val="0"/>
              </w:rPr>
            </w:pPr>
            <w:r>
              <w:rPr>
                <w:b w:val="0"/>
              </w:rPr>
              <w:t>-</w:t>
            </w:r>
          </w:p>
        </w:tc>
        <w:tc>
          <w:tcPr>
            <w:tcW w:w="2268" w:type="dxa"/>
            <w:tcBorders>
              <w:top w:val="nil"/>
              <w:bottom w:val="nil"/>
            </w:tcBorders>
          </w:tcPr>
          <w:p w14:paraId="1F153F34" w14:textId="77777777" w:rsidR="00D56CDF" w:rsidRDefault="00D56CDF" w:rsidP="00E06C48">
            <w:pPr>
              <w:pStyle w:val="section"/>
              <w:spacing w:before="0"/>
              <w:rPr>
                <w:b w:val="0"/>
              </w:rPr>
            </w:pPr>
            <w:r>
              <w:rPr>
                <w:b w:val="0"/>
              </w:rPr>
              <w:t>1,15</w:t>
            </w:r>
          </w:p>
        </w:tc>
      </w:tr>
      <w:tr w:rsidR="00D56CDF" w14:paraId="0F1DE8F6" w14:textId="77777777" w:rsidTr="006A37D8">
        <w:tc>
          <w:tcPr>
            <w:tcW w:w="1569" w:type="dxa"/>
            <w:tcBorders>
              <w:top w:val="nil"/>
              <w:bottom w:val="nil"/>
            </w:tcBorders>
          </w:tcPr>
          <w:p w14:paraId="1863176E" w14:textId="77777777" w:rsidR="00D56CDF" w:rsidRDefault="00D56CDF" w:rsidP="00E06C48">
            <w:pPr>
              <w:pStyle w:val="section"/>
              <w:spacing w:before="0"/>
              <w:rPr>
                <w:b w:val="0"/>
              </w:rPr>
            </w:pPr>
            <w:r>
              <w:rPr>
                <w:b w:val="0"/>
              </w:rPr>
              <w:t>62</w:t>
            </w:r>
          </w:p>
        </w:tc>
        <w:tc>
          <w:tcPr>
            <w:tcW w:w="2400" w:type="dxa"/>
            <w:tcBorders>
              <w:top w:val="nil"/>
              <w:bottom w:val="nil"/>
            </w:tcBorders>
          </w:tcPr>
          <w:p w14:paraId="2C86954E" w14:textId="4DDAB70E" w:rsidR="00D56CDF" w:rsidRDefault="006A37D8" w:rsidP="00E06C48">
            <w:pPr>
              <w:pStyle w:val="section"/>
              <w:spacing w:before="0"/>
              <w:rPr>
                <w:b w:val="0"/>
              </w:rPr>
            </w:pPr>
            <w:r>
              <w:rPr>
                <w:b w:val="0"/>
              </w:rPr>
              <w:t>-</w:t>
            </w:r>
          </w:p>
        </w:tc>
        <w:tc>
          <w:tcPr>
            <w:tcW w:w="2268" w:type="dxa"/>
            <w:tcBorders>
              <w:top w:val="nil"/>
              <w:bottom w:val="nil"/>
            </w:tcBorders>
          </w:tcPr>
          <w:p w14:paraId="421A899B" w14:textId="77777777" w:rsidR="00D56CDF" w:rsidRDefault="00D56CDF" w:rsidP="00E06C48">
            <w:pPr>
              <w:pStyle w:val="section"/>
              <w:spacing w:before="0"/>
              <w:rPr>
                <w:b w:val="0"/>
              </w:rPr>
            </w:pPr>
            <w:r>
              <w:rPr>
                <w:b w:val="0"/>
              </w:rPr>
              <w:t>10</w:t>
            </w:r>
          </w:p>
        </w:tc>
      </w:tr>
      <w:tr w:rsidR="00D56CDF" w14:paraId="38626395" w14:textId="77777777" w:rsidTr="006A37D8">
        <w:tc>
          <w:tcPr>
            <w:tcW w:w="1569" w:type="dxa"/>
            <w:tcBorders>
              <w:top w:val="nil"/>
              <w:bottom w:val="nil"/>
            </w:tcBorders>
          </w:tcPr>
          <w:p w14:paraId="097EDD31" w14:textId="77777777" w:rsidR="00D56CDF" w:rsidRDefault="00D56CDF" w:rsidP="00E06C48">
            <w:pPr>
              <w:pStyle w:val="section"/>
              <w:spacing w:before="0"/>
              <w:rPr>
                <w:b w:val="0"/>
              </w:rPr>
            </w:pPr>
            <w:r>
              <w:rPr>
                <w:b w:val="0"/>
              </w:rPr>
              <w:t>71</w:t>
            </w:r>
          </w:p>
        </w:tc>
        <w:tc>
          <w:tcPr>
            <w:tcW w:w="2400" w:type="dxa"/>
            <w:tcBorders>
              <w:top w:val="nil"/>
              <w:bottom w:val="nil"/>
            </w:tcBorders>
          </w:tcPr>
          <w:p w14:paraId="62F860A3" w14:textId="5AAD762A" w:rsidR="00D56CDF" w:rsidRDefault="006A37D8" w:rsidP="00E06C48">
            <w:pPr>
              <w:pStyle w:val="section"/>
              <w:spacing w:before="0"/>
              <w:rPr>
                <w:b w:val="0"/>
              </w:rPr>
            </w:pPr>
            <w:r>
              <w:rPr>
                <w:b w:val="0"/>
              </w:rPr>
              <w:t>-</w:t>
            </w:r>
          </w:p>
        </w:tc>
        <w:tc>
          <w:tcPr>
            <w:tcW w:w="2268" w:type="dxa"/>
            <w:tcBorders>
              <w:top w:val="nil"/>
              <w:bottom w:val="nil"/>
            </w:tcBorders>
          </w:tcPr>
          <w:p w14:paraId="6DA04420" w14:textId="77777777" w:rsidR="00D56CDF" w:rsidRDefault="00D56CDF" w:rsidP="00E06C48">
            <w:pPr>
              <w:pStyle w:val="section"/>
              <w:spacing w:before="0"/>
              <w:rPr>
                <w:b w:val="0"/>
              </w:rPr>
            </w:pPr>
            <w:r>
              <w:rPr>
                <w:b w:val="0"/>
              </w:rPr>
              <w:t>4</w:t>
            </w:r>
          </w:p>
        </w:tc>
      </w:tr>
      <w:tr w:rsidR="00D56CDF" w14:paraId="52686D25" w14:textId="77777777" w:rsidTr="006A37D8">
        <w:tc>
          <w:tcPr>
            <w:tcW w:w="1569" w:type="dxa"/>
            <w:tcBorders>
              <w:top w:val="nil"/>
            </w:tcBorders>
          </w:tcPr>
          <w:p w14:paraId="31930A98" w14:textId="77777777" w:rsidR="00D56CDF" w:rsidRDefault="00D56CDF" w:rsidP="00E06C48">
            <w:pPr>
              <w:pStyle w:val="section"/>
              <w:spacing w:before="0"/>
              <w:rPr>
                <w:b w:val="0"/>
              </w:rPr>
            </w:pPr>
            <w:r>
              <w:rPr>
                <w:b w:val="0"/>
              </w:rPr>
              <w:t>31</w:t>
            </w:r>
          </w:p>
        </w:tc>
        <w:tc>
          <w:tcPr>
            <w:tcW w:w="2400" w:type="dxa"/>
            <w:tcBorders>
              <w:top w:val="nil"/>
            </w:tcBorders>
          </w:tcPr>
          <w:p w14:paraId="710A3D49" w14:textId="77777777" w:rsidR="00D56CDF" w:rsidRDefault="00D56CDF" w:rsidP="00E06C48">
            <w:pPr>
              <w:pStyle w:val="section"/>
              <w:spacing w:before="0"/>
              <w:rPr>
                <w:b w:val="0"/>
              </w:rPr>
            </w:pPr>
            <w:r>
              <w:rPr>
                <w:b w:val="0"/>
              </w:rPr>
              <w:t>6</w:t>
            </w:r>
          </w:p>
        </w:tc>
        <w:tc>
          <w:tcPr>
            <w:tcW w:w="2268" w:type="dxa"/>
            <w:tcBorders>
              <w:top w:val="nil"/>
            </w:tcBorders>
          </w:tcPr>
          <w:p w14:paraId="30DE1215" w14:textId="77777777" w:rsidR="00D56CDF" w:rsidRDefault="00D56CDF" w:rsidP="00E06C48">
            <w:pPr>
              <w:pStyle w:val="section"/>
              <w:spacing w:before="0"/>
              <w:rPr>
                <w:b w:val="0"/>
              </w:rPr>
            </w:pPr>
            <w:r>
              <w:rPr>
                <w:b w:val="0"/>
              </w:rPr>
              <w:t>17</w:t>
            </w:r>
          </w:p>
        </w:tc>
      </w:tr>
    </w:tbl>
    <w:p w14:paraId="77F237C7" w14:textId="4BF5B96C" w:rsidR="00C65699" w:rsidRDefault="00B715F9" w:rsidP="002C324D">
      <w:pPr>
        <w:pStyle w:val="section"/>
        <w:spacing w:after="120"/>
        <w:jc w:val="center"/>
        <w:rPr>
          <w:b w:val="0"/>
        </w:rPr>
      </w:pPr>
      <w:r w:rsidRPr="0057305C">
        <w:t xml:space="preserve">Table </w:t>
      </w:r>
      <w:r w:rsidR="00D56CDF">
        <w:t>5</w:t>
      </w:r>
      <w:r w:rsidRPr="0057305C">
        <w:t>.</w:t>
      </w:r>
      <w:r>
        <w:rPr>
          <w:b w:val="0"/>
        </w:rPr>
        <w:t xml:space="preserve"> Misfitting items in initial and final analysis</w:t>
      </w:r>
    </w:p>
    <w:tbl>
      <w:tblPr>
        <w:tblStyle w:val="TableGrid"/>
        <w:tblW w:w="0" w:type="auto"/>
        <w:tblInd w:w="959" w:type="dxa"/>
        <w:tblLook w:val="04A0" w:firstRow="1" w:lastRow="0" w:firstColumn="1" w:lastColumn="0" w:noHBand="0" w:noVBand="1"/>
      </w:tblPr>
      <w:tblGrid>
        <w:gridCol w:w="3476"/>
        <w:gridCol w:w="1041"/>
        <w:gridCol w:w="1151"/>
        <w:gridCol w:w="995"/>
        <w:gridCol w:w="876"/>
      </w:tblGrid>
      <w:tr w:rsidR="002C324D" w14:paraId="03DB26DC" w14:textId="77777777" w:rsidTr="00CD062D">
        <w:tc>
          <w:tcPr>
            <w:tcW w:w="3476" w:type="dxa"/>
            <w:vMerge w:val="restart"/>
            <w:tcBorders>
              <w:left w:val="nil"/>
              <w:right w:val="nil"/>
            </w:tcBorders>
            <w:vAlign w:val="center"/>
          </w:tcPr>
          <w:p w14:paraId="551EFAE9" w14:textId="4D97F6A1" w:rsidR="002C324D" w:rsidRDefault="002C324D" w:rsidP="002C324D">
            <w:pPr>
              <w:pStyle w:val="section"/>
              <w:spacing w:before="0"/>
              <w:jc w:val="left"/>
              <w:rPr>
                <w:b w:val="0"/>
              </w:rPr>
            </w:pPr>
            <w:r>
              <w:rPr>
                <w:b w:val="0"/>
              </w:rPr>
              <w:t>Item fit criteria</w:t>
            </w:r>
          </w:p>
        </w:tc>
        <w:tc>
          <w:tcPr>
            <w:tcW w:w="4063" w:type="dxa"/>
            <w:gridSpan w:val="4"/>
            <w:tcBorders>
              <w:left w:val="nil"/>
              <w:right w:val="nil"/>
            </w:tcBorders>
            <w:vAlign w:val="center"/>
          </w:tcPr>
          <w:p w14:paraId="6DD44800" w14:textId="469CF59D" w:rsidR="002C324D" w:rsidRDefault="002C324D" w:rsidP="002C324D">
            <w:pPr>
              <w:pStyle w:val="section"/>
              <w:spacing w:before="0"/>
              <w:jc w:val="center"/>
              <w:rPr>
                <w:b w:val="0"/>
              </w:rPr>
            </w:pPr>
            <w:r>
              <w:rPr>
                <w:b w:val="0"/>
              </w:rPr>
              <w:t>Misfitting item number</w:t>
            </w:r>
          </w:p>
        </w:tc>
      </w:tr>
      <w:tr w:rsidR="002C324D" w14:paraId="7F1F5F7D" w14:textId="77777777" w:rsidTr="00CD062D">
        <w:tc>
          <w:tcPr>
            <w:tcW w:w="3476" w:type="dxa"/>
            <w:vMerge/>
            <w:tcBorders>
              <w:left w:val="nil"/>
              <w:bottom w:val="single" w:sz="4" w:space="0" w:color="auto"/>
              <w:right w:val="nil"/>
            </w:tcBorders>
          </w:tcPr>
          <w:p w14:paraId="096E66F8" w14:textId="77777777" w:rsidR="002C324D" w:rsidRDefault="002C324D" w:rsidP="00571907">
            <w:pPr>
              <w:pStyle w:val="section"/>
              <w:spacing w:before="0"/>
              <w:rPr>
                <w:b w:val="0"/>
              </w:rPr>
            </w:pPr>
          </w:p>
        </w:tc>
        <w:tc>
          <w:tcPr>
            <w:tcW w:w="1041" w:type="dxa"/>
            <w:tcBorders>
              <w:left w:val="nil"/>
              <w:bottom w:val="single" w:sz="4" w:space="0" w:color="auto"/>
              <w:right w:val="nil"/>
            </w:tcBorders>
          </w:tcPr>
          <w:p w14:paraId="6B70EF8A" w14:textId="59F295A1" w:rsidR="002C324D" w:rsidRDefault="002C324D" w:rsidP="00571907">
            <w:pPr>
              <w:pStyle w:val="section"/>
              <w:spacing w:before="0"/>
              <w:rPr>
                <w:b w:val="0"/>
              </w:rPr>
            </w:pPr>
            <w:r>
              <w:rPr>
                <w:b w:val="0"/>
              </w:rPr>
              <w:t>Stage 1</w:t>
            </w:r>
          </w:p>
        </w:tc>
        <w:tc>
          <w:tcPr>
            <w:tcW w:w="1151" w:type="dxa"/>
            <w:tcBorders>
              <w:left w:val="nil"/>
              <w:bottom w:val="single" w:sz="4" w:space="0" w:color="auto"/>
              <w:right w:val="nil"/>
            </w:tcBorders>
          </w:tcPr>
          <w:p w14:paraId="66A26ADB" w14:textId="1FDCB4AA" w:rsidR="002C324D" w:rsidRDefault="002C324D" w:rsidP="00571907">
            <w:pPr>
              <w:pStyle w:val="section"/>
              <w:spacing w:before="0"/>
              <w:rPr>
                <w:b w:val="0"/>
              </w:rPr>
            </w:pPr>
            <w:r>
              <w:rPr>
                <w:b w:val="0"/>
              </w:rPr>
              <w:t>Stage 2</w:t>
            </w:r>
          </w:p>
        </w:tc>
        <w:tc>
          <w:tcPr>
            <w:tcW w:w="995" w:type="dxa"/>
            <w:tcBorders>
              <w:left w:val="nil"/>
              <w:bottom w:val="single" w:sz="4" w:space="0" w:color="auto"/>
              <w:right w:val="nil"/>
            </w:tcBorders>
          </w:tcPr>
          <w:p w14:paraId="7FEA38C8" w14:textId="592EBB1C" w:rsidR="002C324D" w:rsidRDefault="002C324D" w:rsidP="00571907">
            <w:pPr>
              <w:pStyle w:val="section"/>
              <w:spacing w:before="0"/>
              <w:rPr>
                <w:b w:val="0"/>
              </w:rPr>
            </w:pPr>
            <w:r>
              <w:rPr>
                <w:b w:val="0"/>
              </w:rPr>
              <w:t>Stage 3</w:t>
            </w:r>
          </w:p>
        </w:tc>
        <w:tc>
          <w:tcPr>
            <w:tcW w:w="876" w:type="dxa"/>
            <w:tcBorders>
              <w:left w:val="nil"/>
              <w:bottom w:val="single" w:sz="4" w:space="0" w:color="auto"/>
              <w:right w:val="nil"/>
            </w:tcBorders>
          </w:tcPr>
          <w:p w14:paraId="57916011" w14:textId="641A4881" w:rsidR="002C324D" w:rsidRDefault="002C324D" w:rsidP="00571907">
            <w:pPr>
              <w:pStyle w:val="section"/>
              <w:spacing w:before="0"/>
              <w:rPr>
                <w:b w:val="0"/>
              </w:rPr>
            </w:pPr>
            <w:r>
              <w:rPr>
                <w:b w:val="0"/>
              </w:rPr>
              <w:t>Stage 4</w:t>
            </w:r>
          </w:p>
        </w:tc>
      </w:tr>
      <w:tr w:rsidR="00571907" w14:paraId="69409453" w14:textId="77777777" w:rsidTr="00665B2E">
        <w:tc>
          <w:tcPr>
            <w:tcW w:w="3476" w:type="dxa"/>
            <w:tcBorders>
              <w:top w:val="nil"/>
              <w:left w:val="nil"/>
              <w:bottom w:val="nil"/>
              <w:right w:val="nil"/>
            </w:tcBorders>
          </w:tcPr>
          <w:p w14:paraId="6A967394" w14:textId="77777777" w:rsidR="00571907" w:rsidRDefault="00F07246" w:rsidP="00571907">
            <w:pPr>
              <w:pStyle w:val="section"/>
              <w:spacing w:before="0"/>
              <w:rPr>
                <w:b w:val="0"/>
              </w:rPr>
            </w:pPr>
            <w:r>
              <w:rPr>
                <w:b w:val="0"/>
              </w:rPr>
              <w:t>0.5</w:t>
            </w:r>
            <w:r w:rsidR="002C324D">
              <w:rPr>
                <w:b w:val="0"/>
              </w:rPr>
              <w:t xml:space="preserve"> </w:t>
            </w:r>
            <w:r>
              <w:rPr>
                <w:b w:val="0"/>
              </w:rPr>
              <w:t>&lt;</w:t>
            </w:r>
            <w:r w:rsidR="002C324D">
              <w:rPr>
                <w:b w:val="0"/>
              </w:rPr>
              <w:t xml:space="preserve"> </w:t>
            </w:r>
            <w:r>
              <w:rPr>
                <w:b w:val="0"/>
              </w:rPr>
              <w:t>outfit MNSQ</w:t>
            </w:r>
            <w:r w:rsidR="002C324D">
              <w:rPr>
                <w:b w:val="0"/>
              </w:rPr>
              <w:t xml:space="preserve"> </w:t>
            </w:r>
            <w:r>
              <w:rPr>
                <w:b w:val="0"/>
              </w:rPr>
              <w:t>&lt;</w:t>
            </w:r>
            <w:r w:rsidR="002C324D">
              <w:rPr>
                <w:b w:val="0"/>
              </w:rPr>
              <w:t xml:space="preserve"> </w:t>
            </w:r>
            <w:r>
              <w:rPr>
                <w:b w:val="0"/>
              </w:rPr>
              <w:t>1.5</w:t>
            </w:r>
          </w:p>
          <w:p w14:paraId="3BA350C2" w14:textId="77777777" w:rsidR="00B63455" w:rsidRDefault="00B63455" w:rsidP="00B63455">
            <w:pPr>
              <w:pStyle w:val="section"/>
              <w:spacing w:before="0"/>
              <w:ind w:left="2443"/>
              <w:rPr>
                <w:b w:val="0"/>
              </w:rPr>
            </w:pPr>
            <w:r>
              <w:rPr>
                <w:b w:val="0"/>
              </w:rPr>
              <w:t>Underfit</w:t>
            </w:r>
          </w:p>
          <w:p w14:paraId="0D024A05" w14:textId="4E8ABDE1" w:rsidR="00B63455" w:rsidRDefault="00B63455" w:rsidP="00B63455">
            <w:pPr>
              <w:pStyle w:val="section"/>
              <w:spacing w:before="0"/>
              <w:ind w:left="2443"/>
              <w:rPr>
                <w:b w:val="0"/>
              </w:rPr>
            </w:pPr>
            <w:r>
              <w:rPr>
                <w:b w:val="0"/>
              </w:rPr>
              <w:t>Overfit</w:t>
            </w:r>
          </w:p>
        </w:tc>
        <w:tc>
          <w:tcPr>
            <w:tcW w:w="1041" w:type="dxa"/>
            <w:tcBorders>
              <w:top w:val="nil"/>
              <w:left w:val="nil"/>
              <w:bottom w:val="nil"/>
              <w:right w:val="nil"/>
            </w:tcBorders>
          </w:tcPr>
          <w:p w14:paraId="240E7759" w14:textId="77777777" w:rsidR="00CD062D" w:rsidRDefault="00CD062D" w:rsidP="00571907">
            <w:pPr>
              <w:pStyle w:val="section"/>
              <w:spacing w:before="0"/>
              <w:rPr>
                <w:b w:val="0"/>
              </w:rPr>
            </w:pPr>
          </w:p>
          <w:p w14:paraId="2BDE5FEF" w14:textId="1E790701" w:rsidR="00571907" w:rsidRDefault="00F07246" w:rsidP="00571907">
            <w:pPr>
              <w:pStyle w:val="section"/>
              <w:spacing w:before="0"/>
              <w:rPr>
                <w:b w:val="0"/>
              </w:rPr>
            </w:pPr>
            <w:r>
              <w:rPr>
                <w:b w:val="0"/>
              </w:rPr>
              <w:t>20,15</w:t>
            </w:r>
          </w:p>
        </w:tc>
        <w:tc>
          <w:tcPr>
            <w:tcW w:w="1151" w:type="dxa"/>
            <w:tcBorders>
              <w:top w:val="nil"/>
              <w:left w:val="nil"/>
              <w:bottom w:val="nil"/>
              <w:right w:val="nil"/>
            </w:tcBorders>
          </w:tcPr>
          <w:p w14:paraId="1AED9FAE" w14:textId="77777777" w:rsidR="00CD062D" w:rsidRDefault="00CD062D" w:rsidP="00571907">
            <w:pPr>
              <w:pStyle w:val="section"/>
              <w:spacing w:before="0"/>
              <w:rPr>
                <w:b w:val="0"/>
              </w:rPr>
            </w:pPr>
          </w:p>
          <w:p w14:paraId="0D131D8F" w14:textId="5A055DD5" w:rsidR="00571907" w:rsidRDefault="00C10969" w:rsidP="00571907">
            <w:pPr>
              <w:pStyle w:val="section"/>
              <w:spacing w:before="0"/>
              <w:rPr>
                <w:b w:val="0"/>
              </w:rPr>
            </w:pPr>
            <w:r>
              <w:rPr>
                <w:b w:val="0"/>
              </w:rPr>
              <w:t>-</w:t>
            </w:r>
          </w:p>
        </w:tc>
        <w:tc>
          <w:tcPr>
            <w:tcW w:w="995" w:type="dxa"/>
            <w:tcBorders>
              <w:top w:val="nil"/>
              <w:left w:val="nil"/>
              <w:bottom w:val="nil"/>
              <w:right w:val="nil"/>
            </w:tcBorders>
          </w:tcPr>
          <w:p w14:paraId="6E36EF5D" w14:textId="77777777" w:rsidR="00CD062D" w:rsidRDefault="00CD062D" w:rsidP="00F07246">
            <w:pPr>
              <w:pStyle w:val="section"/>
              <w:spacing w:before="0"/>
              <w:rPr>
                <w:b w:val="0"/>
              </w:rPr>
            </w:pPr>
          </w:p>
          <w:p w14:paraId="3449758E" w14:textId="29138DE2" w:rsidR="00F07246" w:rsidRDefault="00F07246" w:rsidP="00F07246">
            <w:pPr>
              <w:pStyle w:val="section"/>
              <w:spacing w:before="0"/>
              <w:rPr>
                <w:b w:val="0"/>
              </w:rPr>
            </w:pPr>
            <w:r>
              <w:rPr>
                <w:b w:val="0"/>
              </w:rPr>
              <w:t>20</w:t>
            </w:r>
          </w:p>
          <w:p w14:paraId="3161A03C" w14:textId="77777777" w:rsidR="00571907" w:rsidRDefault="00571907" w:rsidP="00571907">
            <w:pPr>
              <w:pStyle w:val="section"/>
              <w:spacing w:before="0"/>
              <w:rPr>
                <w:b w:val="0"/>
              </w:rPr>
            </w:pPr>
          </w:p>
        </w:tc>
        <w:tc>
          <w:tcPr>
            <w:tcW w:w="876" w:type="dxa"/>
            <w:tcBorders>
              <w:top w:val="nil"/>
              <w:left w:val="nil"/>
              <w:bottom w:val="nil"/>
              <w:right w:val="nil"/>
            </w:tcBorders>
          </w:tcPr>
          <w:p w14:paraId="5BE1F777" w14:textId="77777777" w:rsidR="00CD062D" w:rsidRDefault="00CD062D" w:rsidP="00F07246">
            <w:pPr>
              <w:pStyle w:val="section"/>
              <w:spacing w:before="0"/>
              <w:rPr>
                <w:b w:val="0"/>
              </w:rPr>
            </w:pPr>
          </w:p>
          <w:p w14:paraId="012F9D7C" w14:textId="4C89C1F0" w:rsidR="00F07246" w:rsidRDefault="00F07246" w:rsidP="00F07246">
            <w:pPr>
              <w:pStyle w:val="section"/>
              <w:spacing w:before="0"/>
              <w:rPr>
                <w:b w:val="0"/>
              </w:rPr>
            </w:pPr>
            <w:r>
              <w:rPr>
                <w:b w:val="0"/>
              </w:rPr>
              <w:t>20</w:t>
            </w:r>
          </w:p>
          <w:p w14:paraId="094CFADD" w14:textId="77777777" w:rsidR="00571907" w:rsidRDefault="00571907" w:rsidP="00571907">
            <w:pPr>
              <w:pStyle w:val="section"/>
              <w:spacing w:before="0"/>
              <w:rPr>
                <w:b w:val="0"/>
              </w:rPr>
            </w:pPr>
          </w:p>
        </w:tc>
      </w:tr>
      <w:tr w:rsidR="00F07246" w14:paraId="67994DC7" w14:textId="77777777" w:rsidTr="00665B2E">
        <w:tc>
          <w:tcPr>
            <w:tcW w:w="3476" w:type="dxa"/>
            <w:tcBorders>
              <w:top w:val="nil"/>
              <w:left w:val="nil"/>
              <w:bottom w:val="nil"/>
              <w:right w:val="nil"/>
            </w:tcBorders>
          </w:tcPr>
          <w:p w14:paraId="61DDD063" w14:textId="77777777" w:rsidR="00F07246" w:rsidRDefault="00F07246" w:rsidP="00571907">
            <w:pPr>
              <w:pStyle w:val="section"/>
              <w:spacing w:before="0"/>
              <w:rPr>
                <w:b w:val="0"/>
              </w:rPr>
            </w:pPr>
            <m:oMath>
              <m:r>
                <m:rPr>
                  <m:sty m:val="bi"/>
                </m:rPr>
                <w:rPr>
                  <w:rFonts w:ascii="Cambria Math" w:hAnsi="Cambria Math"/>
                </w:rPr>
                <m:t>-</m:t>
              </m:r>
            </m:oMath>
            <w:r>
              <w:rPr>
                <w:b w:val="0"/>
              </w:rPr>
              <w:t>2.0</w:t>
            </w:r>
            <w:r w:rsidR="002C324D">
              <w:rPr>
                <w:b w:val="0"/>
              </w:rPr>
              <w:t xml:space="preserve"> </w:t>
            </w:r>
            <w:r>
              <w:rPr>
                <w:b w:val="0"/>
              </w:rPr>
              <w:t>&lt;</w:t>
            </w:r>
            <w:r w:rsidR="002C324D">
              <w:rPr>
                <w:b w:val="0"/>
              </w:rPr>
              <w:t xml:space="preserve"> </w:t>
            </w:r>
            <w:r>
              <w:rPr>
                <w:b w:val="0"/>
              </w:rPr>
              <w:t>outfit ZSTD</w:t>
            </w:r>
            <w:r w:rsidR="002C324D">
              <w:rPr>
                <w:b w:val="0"/>
              </w:rPr>
              <w:t xml:space="preserve"> </w:t>
            </w:r>
            <w:r>
              <w:rPr>
                <w:b w:val="0"/>
              </w:rPr>
              <w:t>&lt;</w:t>
            </w:r>
            <w:r w:rsidR="002C324D">
              <w:rPr>
                <w:b w:val="0"/>
              </w:rPr>
              <w:t xml:space="preserve"> </w:t>
            </w:r>
            <w:r>
              <w:rPr>
                <w:b w:val="0"/>
              </w:rPr>
              <w:t>+2.0</w:t>
            </w:r>
          </w:p>
          <w:p w14:paraId="28EBCA3F" w14:textId="77777777" w:rsidR="00CD062D" w:rsidRDefault="00CD062D" w:rsidP="00CD062D">
            <w:pPr>
              <w:pStyle w:val="section"/>
              <w:spacing w:before="0"/>
              <w:ind w:left="2443"/>
              <w:rPr>
                <w:b w:val="0"/>
              </w:rPr>
            </w:pPr>
            <w:r>
              <w:rPr>
                <w:b w:val="0"/>
              </w:rPr>
              <w:t>Underfit</w:t>
            </w:r>
          </w:p>
          <w:p w14:paraId="48644AB3" w14:textId="4AF80BDC" w:rsidR="00CD062D" w:rsidRDefault="00CD062D" w:rsidP="00CD062D">
            <w:pPr>
              <w:pStyle w:val="section"/>
              <w:spacing w:before="0"/>
              <w:ind w:left="2443"/>
              <w:rPr>
                <w:b w:val="0"/>
              </w:rPr>
            </w:pPr>
            <w:r>
              <w:rPr>
                <w:b w:val="0"/>
              </w:rPr>
              <w:t>Overfit</w:t>
            </w:r>
          </w:p>
        </w:tc>
        <w:tc>
          <w:tcPr>
            <w:tcW w:w="1041" w:type="dxa"/>
            <w:tcBorders>
              <w:top w:val="nil"/>
              <w:left w:val="nil"/>
              <w:bottom w:val="nil"/>
              <w:right w:val="nil"/>
            </w:tcBorders>
          </w:tcPr>
          <w:p w14:paraId="28623CB5" w14:textId="77777777" w:rsidR="00CD062D" w:rsidRDefault="00CD062D" w:rsidP="002C324D">
            <w:pPr>
              <w:pStyle w:val="section"/>
              <w:spacing w:before="0"/>
              <w:rPr>
                <w:b w:val="0"/>
              </w:rPr>
            </w:pPr>
          </w:p>
          <w:p w14:paraId="3E7CE1D1" w14:textId="78BA9139" w:rsidR="002C324D" w:rsidRDefault="002C324D" w:rsidP="002C324D">
            <w:pPr>
              <w:pStyle w:val="section"/>
              <w:spacing w:before="0"/>
              <w:rPr>
                <w:b w:val="0"/>
              </w:rPr>
            </w:pPr>
            <w:r>
              <w:rPr>
                <w:b w:val="0"/>
              </w:rPr>
              <w:t>20,11</w:t>
            </w:r>
          </w:p>
          <w:p w14:paraId="4A929FBA" w14:textId="57EFE012" w:rsidR="00F07246" w:rsidRDefault="002C324D" w:rsidP="002C324D">
            <w:pPr>
              <w:pStyle w:val="section"/>
              <w:spacing w:before="0"/>
              <w:rPr>
                <w:b w:val="0"/>
              </w:rPr>
            </w:pPr>
            <w:r>
              <w:rPr>
                <w:b w:val="0"/>
              </w:rPr>
              <w:t>19,8,18</w:t>
            </w:r>
          </w:p>
        </w:tc>
        <w:tc>
          <w:tcPr>
            <w:tcW w:w="1151" w:type="dxa"/>
            <w:tcBorders>
              <w:top w:val="nil"/>
              <w:left w:val="nil"/>
              <w:bottom w:val="nil"/>
              <w:right w:val="nil"/>
            </w:tcBorders>
          </w:tcPr>
          <w:p w14:paraId="63ADD0B0" w14:textId="77777777" w:rsidR="00CD062D" w:rsidRDefault="00CD062D" w:rsidP="00571907">
            <w:pPr>
              <w:pStyle w:val="section"/>
              <w:spacing w:before="0"/>
              <w:rPr>
                <w:b w:val="0"/>
              </w:rPr>
            </w:pPr>
          </w:p>
          <w:p w14:paraId="7C8F22DC" w14:textId="77777777" w:rsidR="00CD062D" w:rsidRDefault="002C324D" w:rsidP="00571907">
            <w:pPr>
              <w:pStyle w:val="section"/>
              <w:spacing w:before="0"/>
              <w:rPr>
                <w:b w:val="0"/>
              </w:rPr>
            </w:pPr>
            <w:r>
              <w:rPr>
                <w:b w:val="0"/>
              </w:rPr>
              <w:t>20</w:t>
            </w:r>
          </w:p>
          <w:p w14:paraId="76066F38" w14:textId="7A4678A4" w:rsidR="00F07246" w:rsidRDefault="002C324D" w:rsidP="00571907">
            <w:pPr>
              <w:pStyle w:val="section"/>
              <w:spacing w:before="0"/>
              <w:rPr>
                <w:b w:val="0"/>
              </w:rPr>
            </w:pPr>
            <w:r>
              <w:rPr>
                <w:b w:val="0"/>
              </w:rPr>
              <w:t>19,18</w:t>
            </w:r>
          </w:p>
        </w:tc>
        <w:tc>
          <w:tcPr>
            <w:tcW w:w="995" w:type="dxa"/>
            <w:tcBorders>
              <w:top w:val="nil"/>
              <w:left w:val="nil"/>
              <w:bottom w:val="nil"/>
              <w:right w:val="nil"/>
            </w:tcBorders>
          </w:tcPr>
          <w:p w14:paraId="10E604EB" w14:textId="77777777" w:rsidR="00CD062D" w:rsidRDefault="00CD062D" w:rsidP="00571907">
            <w:pPr>
              <w:pStyle w:val="section"/>
              <w:spacing w:before="0"/>
              <w:rPr>
                <w:b w:val="0"/>
              </w:rPr>
            </w:pPr>
          </w:p>
          <w:p w14:paraId="0C8EEE40" w14:textId="77777777" w:rsidR="00CD062D" w:rsidRDefault="002C324D" w:rsidP="00571907">
            <w:pPr>
              <w:pStyle w:val="section"/>
              <w:spacing w:before="0"/>
              <w:rPr>
                <w:b w:val="0"/>
              </w:rPr>
            </w:pPr>
            <w:r>
              <w:rPr>
                <w:b w:val="0"/>
              </w:rPr>
              <w:t>20</w:t>
            </w:r>
          </w:p>
          <w:p w14:paraId="6FE5B093" w14:textId="250D5BFE" w:rsidR="00F07246" w:rsidRDefault="002C324D" w:rsidP="00571907">
            <w:pPr>
              <w:pStyle w:val="section"/>
              <w:spacing w:before="0"/>
              <w:rPr>
                <w:b w:val="0"/>
              </w:rPr>
            </w:pPr>
            <w:r>
              <w:rPr>
                <w:b w:val="0"/>
              </w:rPr>
              <w:t>18,19</w:t>
            </w:r>
          </w:p>
        </w:tc>
        <w:tc>
          <w:tcPr>
            <w:tcW w:w="876" w:type="dxa"/>
            <w:tcBorders>
              <w:top w:val="nil"/>
              <w:left w:val="nil"/>
              <w:bottom w:val="nil"/>
              <w:right w:val="nil"/>
            </w:tcBorders>
          </w:tcPr>
          <w:p w14:paraId="2A8DD49E" w14:textId="77777777" w:rsidR="00CD062D" w:rsidRDefault="00CD062D" w:rsidP="00571907">
            <w:pPr>
              <w:pStyle w:val="section"/>
              <w:spacing w:before="0"/>
              <w:rPr>
                <w:b w:val="0"/>
              </w:rPr>
            </w:pPr>
          </w:p>
          <w:p w14:paraId="184453C5" w14:textId="77777777" w:rsidR="00CD062D" w:rsidRDefault="002C324D" w:rsidP="00571907">
            <w:pPr>
              <w:pStyle w:val="section"/>
              <w:spacing w:before="0"/>
              <w:rPr>
                <w:b w:val="0"/>
              </w:rPr>
            </w:pPr>
            <w:r>
              <w:rPr>
                <w:b w:val="0"/>
              </w:rPr>
              <w:t>20</w:t>
            </w:r>
          </w:p>
          <w:p w14:paraId="59B3F3B5" w14:textId="37C1937F" w:rsidR="00F07246" w:rsidRDefault="002C324D" w:rsidP="00571907">
            <w:pPr>
              <w:pStyle w:val="section"/>
              <w:spacing w:before="0"/>
              <w:rPr>
                <w:b w:val="0"/>
              </w:rPr>
            </w:pPr>
            <w:r>
              <w:rPr>
                <w:b w:val="0"/>
              </w:rPr>
              <w:t>19</w:t>
            </w:r>
          </w:p>
        </w:tc>
      </w:tr>
      <w:tr w:rsidR="00F07246" w14:paraId="4211359C" w14:textId="77777777" w:rsidTr="00665B2E">
        <w:tc>
          <w:tcPr>
            <w:tcW w:w="3476" w:type="dxa"/>
            <w:tcBorders>
              <w:top w:val="nil"/>
              <w:left w:val="nil"/>
              <w:right w:val="nil"/>
            </w:tcBorders>
          </w:tcPr>
          <w:p w14:paraId="304FE27F" w14:textId="1ECE427B" w:rsidR="00F07246" w:rsidRDefault="00F07246" w:rsidP="00571907">
            <w:pPr>
              <w:pStyle w:val="section"/>
              <w:spacing w:before="0"/>
              <w:rPr>
                <w:b w:val="0"/>
              </w:rPr>
            </w:pPr>
            <w:r>
              <w:rPr>
                <w:b w:val="0"/>
              </w:rPr>
              <w:t>0.4 &lt; Pt. Measure Correlation &lt; 0.85</w:t>
            </w:r>
          </w:p>
        </w:tc>
        <w:tc>
          <w:tcPr>
            <w:tcW w:w="1041" w:type="dxa"/>
            <w:tcBorders>
              <w:top w:val="nil"/>
              <w:left w:val="nil"/>
              <w:right w:val="nil"/>
            </w:tcBorders>
          </w:tcPr>
          <w:p w14:paraId="03B0F05E" w14:textId="713EA212" w:rsidR="00F07246" w:rsidRDefault="002C324D" w:rsidP="00571907">
            <w:pPr>
              <w:pStyle w:val="section"/>
              <w:spacing w:before="0"/>
              <w:rPr>
                <w:b w:val="0"/>
              </w:rPr>
            </w:pPr>
            <w:r>
              <w:rPr>
                <w:b w:val="0"/>
              </w:rPr>
              <w:t>20,15</w:t>
            </w:r>
          </w:p>
        </w:tc>
        <w:tc>
          <w:tcPr>
            <w:tcW w:w="1151" w:type="dxa"/>
            <w:tcBorders>
              <w:top w:val="nil"/>
              <w:left w:val="nil"/>
              <w:right w:val="nil"/>
            </w:tcBorders>
          </w:tcPr>
          <w:p w14:paraId="3601EB8A" w14:textId="4675705C" w:rsidR="00F07246" w:rsidRDefault="002C324D" w:rsidP="00571907">
            <w:pPr>
              <w:pStyle w:val="section"/>
              <w:spacing w:before="0"/>
              <w:rPr>
                <w:b w:val="0"/>
              </w:rPr>
            </w:pPr>
            <w:r>
              <w:rPr>
                <w:b w:val="0"/>
              </w:rPr>
              <w:t>20</w:t>
            </w:r>
          </w:p>
        </w:tc>
        <w:tc>
          <w:tcPr>
            <w:tcW w:w="995" w:type="dxa"/>
            <w:tcBorders>
              <w:top w:val="nil"/>
              <w:left w:val="nil"/>
              <w:right w:val="nil"/>
            </w:tcBorders>
          </w:tcPr>
          <w:p w14:paraId="02B5D91D" w14:textId="7CE6AE00" w:rsidR="00F07246" w:rsidRDefault="002C324D" w:rsidP="00571907">
            <w:pPr>
              <w:pStyle w:val="section"/>
              <w:spacing w:before="0"/>
              <w:rPr>
                <w:b w:val="0"/>
              </w:rPr>
            </w:pPr>
            <w:r>
              <w:rPr>
                <w:b w:val="0"/>
              </w:rPr>
              <w:t>20</w:t>
            </w:r>
          </w:p>
        </w:tc>
        <w:tc>
          <w:tcPr>
            <w:tcW w:w="876" w:type="dxa"/>
            <w:tcBorders>
              <w:top w:val="nil"/>
              <w:left w:val="nil"/>
              <w:right w:val="nil"/>
            </w:tcBorders>
          </w:tcPr>
          <w:p w14:paraId="1556E80F" w14:textId="0F1192AD" w:rsidR="00F07246" w:rsidRDefault="002C324D" w:rsidP="00571907">
            <w:pPr>
              <w:pStyle w:val="section"/>
              <w:spacing w:before="0"/>
              <w:rPr>
                <w:b w:val="0"/>
              </w:rPr>
            </w:pPr>
            <w:r>
              <w:rPr>
                <w:b w:val="0"/>
              </w:rPr>
              <w:t>20</w:t>
            </w:r>
          </w:p>
        </w:tc>
      </w:tr>
      <w:tr w:rsidR="00CD062D" w14:paraId="1B40AB37" w14:textId="77777777" w:rsidTr="00CD062D">
        <w:tc>
          <w:tcPr>
            <w:tcW w:w="6663" w:type="dxa"/>
            <w:gridSpan w:val="4"/>
            <w:tcBorders>
              <w:left w:val="nil"/>
              <w:right w:val="nil"/>
            </w:tcBorders>
          </w:tcPr>
          <w:p w14:paraId="3D2FFF02" w14:textId="054E6079" w:rsidR="00CD062D" w:rsidRDefault="00CD062D" w:rsidP="00F07246">
            <w:pPr>
              <w:pStyle w:val="section"/>
              <w:spacing w:before="0"/>
              <w:rPr>
                <w:b w:val="0"/>
              </w:rPr>
            </w:pPr>
            <w:r>
              <w:rPr>
                <w:b w:val="0"/>
              </w:rPr>
              <w:t xml:space="preserve">Deleted </w:t>
            </w:r>
          </w:p>
        </w:tc>
        <w:tc>
          <w:tcPr>
            <w:tcW w:w="876" w:type="dxa"/>
            <w:tcBorders>
              <w:left w:val="nil"/>
              <w:right w:val="nil"/>
            </w:tcBorders>
          </w:tcPr>
          <w:p w14:paraId="7556BA94" w14:textId="6CD7D556" w:rsidR="00CD062D" w:rsidRDefault="00CD062D" w:rsidP="00F07246">
            <w:pPr>
              <w:pStyle w:val="section"/>
              <w:spacing w:before="0"/>
              <w:rPr>
                <w:b w:val="0"/>
              </w:rPr>
            </w:pPr>
            <w:r>
              <w:rPr>
                <w:b w:val="0"/>
              </w:rPr>
              <w:t>20,19</w:t>
            </w:r>
          </w:p>
        </w:tc>
      </w:tr>
    </w:tbl>
    <w:p w14:paraId="07247D4E" w14:textId="2A828128" w:rsidR="008636BE" w:rsidRDefault="00464F48" w:rsidP="008636BE">
      <w:pPr>
        <w:pStyle w:val="section"/>
        <w:rPr>
          <w:b w:val="0"/>
        </w:rPr>
      </w:pPr>
      <w:r>
        <w:rPr>
          <w:b w:val="0"/>
        </w:rPr>
        <w:t>P</w:t>
      </w:r>
      <w:r w:rsidR="00083A01">
        <w:rPr>
          <w:b w:val="0"/>
        </w:rPr>
        <w:t>erson</w:t>
      </w:r>
      <w:r w:rsidR="008636BE">
        <w:rPr>
          <w:b w:val="0"/>
        </w:rPr>
        <w:t xml:space="preserve"> fit </w:t>
      </w:r>
      <w:r w:rsidR="00E0754F">
        <w:rPr>
          <w:b w:val="0"/>
        </w:rPr>
        <w:t>analysis was employed again</w:t>
      </w:r>
      <w:r w:rsidR="00245E4E">
        <w:rPr>
          <w:b w:val="0"/>
        </w:rPr>
        <w:t>,</w:t>
      </w:r>
      <w:r w:rsidR="008636BE">
        <w:rPr>
          <w:b w:val="0"/>
        </w:rPr>
        <w:t xml:space="preserve"> </w:t>
      </w:r>
      <w:r w:rsidR="00083A01">
        <w:rPr>
          <w:b w:val="0"/>
        </w:rPr>
        <w:t xml:space="preserve">and the result is presented in </w:t>
      </w:r>
      <w:r w:rsidR="0030674E">
        <w:rPr>
          <w:b w:val="0"/>
        </w:rPr>
        <w:t xml:space="preserve">Table </w:t>
      </w:r>
      <w:r w:rsidR="00083A01">
        <w:rPr>
          <w:b w:val="0"/>
        </w:rPr>
        <w:t>6</w:t>
      </w:r>
      <w:r w:rsidR="008636BE">
        <w:rPr>
          <w:b w:val="0"/>
        </w:rPr>
        <w:t xml:space="preserve"> stage </w:t>
      </w:r>
      <w:r w:rsidR="00083A01">
        <w:rPr>
          <w:b w:val="0"/>
        </w:rPr>
        <w:t>2</w:t>
      </w:r>
      <w:r w:rsidR="008636BE">
        <w:rPr>
          <w:b w:val="0"/>
        </w:rPr>
        <w:t xml:space="preserve">. </w:t>
      </w:r>
      <w:r w:rsidR="00083A01">
        <w:rPr>
          <w:b w:val="0"/>
        </w:rPr>
        <w:t>The finding identifies five</w:t>
      </w:r>
      <w:r w:rsidR="008636BE">
        <w:rPr>
          <w:b w:val="0"/>
        </w:rPr>
        <w:t xml:space="preserve"> persons who do not meet the criteria</w:t>
      </w:r>
      <w:r w:rsidR="00083A01">
        <w:rPr>
          <w:b w:val="0"/>
        </w:rPr>
        <w:t xml:space="preserve"> and categorised as underfit</w:t>
      </w:r>
      <w:r w:rsidR="00D1242F">
        <w:rPr>
          <w:b w:val="0"/>
        </w:rPr>
        <w:t>ting</w:t>
      </w:r>
      <w:r w:rsidR="008636BE">
        <w:rPr>
          <w:b w:val="0"/>
        </w:rPr>
        <w:t xml:space="preserve">, then </w:t>
      </w:r>
      <w:r w:rsidR="00254546">
        <w:rPr>
          <w:b w:val="0"/>
        </w:rPr>
        <w:t>they should be eliminated from the data</w:t>
      </w:r>
      <w:r w:rsidR="008636BE">
        <w:rPr>
          <w:b w:val="0"/>
        </w:rPr>
        <w:t xml:space="preserve">. </w:t>
      </w:r>
      <w:r w:rsidR="00254546">
        <w:rPr>
          <w:b w:val="0"/>
        </w:rPr>
        <w:t xml:space="preserve">Underfit persons tend </w:t>
      </w:r>
      <w:r w:rsidR="007A0C61">
        <w:rPr>
          <w:b w:val="0"/>
        </w:rPr>
        <w:t>to mislead the measurement</w:t>
      </w:r>
      <w:r w:rsidR="00CD0332">
        <w:rPr>
          <w:b w:val="0"/>
        </w:rPr>
        <w:t xml:space="preserve"> </w:t>
      </w:r>
      <w:r w:rsidR="00CD0332" w:rsidRPr="001F3B32">
        <w:rPr>
          <w:b w:val="0"/>
        </w:rPr>
        <w:fldChar w:fldCharType="begin"/>
      </w:r>
      <w:r w:rsidR="00335E1D" w:rsidRPr="001F3B32">
        <w:rPr>
          <w:b w:val="0"/>
        </w:rPr>
        <w:instrText xml:space="preserve"> ADDIN ZOTERO_ITEM CSL_CITATION {"citationID":"a1t10d024j4","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CD0332" w:rsidRPr="001F3B32">
        <w:rPr>
          <w:b w:val="0"/>
        </w:rPr>
        <w:fldChar w:fldCharType="separate"/>
      </w:r>
      <w:r w:rsidR="00335E1D" w:rsidRPr="001F3B32">
        <w:rPr>
          <w:b w:val="0"/>
          <w:lang w:val="en-US"/>
        </w:rPr>
        <w:t>(15)</w:t>
      </w:r>
      <w:r w:rsidR="00CD0332" w:rsidRPr="001F3B32">
        <w:rPr>
          <w:b w:val="0"/>
        </w:rPr>
        <w:fldChar w:fldCharType="end"/>
      </w:r>
      <w:r w:rsidR="00D1242F">
        <w:rPr>
          <w:b w:val="0"/>
        </w:rPr>
        <w:t>,</w:t>
      </w:r>
      <w:r w:rsidR="007A0C61">
        <w:rPr>
          <w:b w:val="0"/>
        </w:rPr>
        <w:t xml:space="preserve"> therefore</w:t>
      </w:r>
      <w:r w:rsidR="00D1242F">
        <w:rPr>
          <w:b w:val="0"/>
        </w:rPr>
        <w:t>,</w:t>
      </w:r>
      <w:r w:rsidR="007A0C61">
        <w:rPr>
          <w:b w:val="0"/>
        </w:rPr>
        <w:t xml:space="preserve"> in order to obtain su</w:t>
      </w:r>
      <w:r w:rsidR="00CD0332">
        <w:rPr>
          <w:b w:val="0"/>
        </w:rPr>
        <w:t>itable data to the Rasch model, those should be removed. Although overfit persons could cause redundancy, they could be retained because the more strict rule should only be applied to</w:t>
      </w:r>
      <w:r w:rsidR="00D1242F">
        <w:rPr>
          <w:b w:val="0"/>
        </w:rPr>
        <w:t xml:space="preserve"> the</w:t>
      </w:r>
      <w:r w:rsidR="00CD0332">
        <w:rPr>
          <w:b w:val="0"/>
        </w:rPr>
        <w:t xml:space="preserve"> item </w:t>
      </w:r>
      <w:r w:rsidR="00CD0332" w:rsidRPr="001F3B32">
        <w:rPr>
          <w:b w:val="0"/>
        </w:rPr>
        <w:fldChar w:fldCharType="begin"/>
      </w:r>
      <w:r w:rsidR="00335E1D" w:rsidRPr="001F3B32">
        <w:rPr>
          <w:b w:val="0"/>
        </w:rPr>
        <w:instrText xml:space="preserve"> ADDIN ZOTERO_ITEM CSL_CITATION {"citationID":"asqk0ov5h0","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CD0332" w:rsidRPr="001F3B32">
        <w:rPr>
          <w:b w:val="0"/>
        </w:rPr>
        <w:fldChar w:fldCharType="separate"/>
      </w:r>
      <w:r w:rsidR="00335E1D" w:rsidRPr="001F3B32">
        <w:rPr>
          <w:b w:val="0"/>
          <w:lang w:val="en-US"/>
        </w:rPr>
        <w:t>(15)</w:t>
      </w:r>
      <w:r w:rsidR="00CD0332" w:rsidRPr="001F3B32">
        <w:rPr>
          <w:b w:val="0"/>
        </w:rPr>
        <w:fldChar w:fldCharType="end"/>
      </w:r>
      <w:r w:rsidR="00CD0332" w:rsidRPr="001F3B32">
        <w:t>.</w:t>
      </w:r>
      <w:r w:rsidR="00CD0332">
        <w:rPr>
          <w:b w:val="0"/>
        </w:rPr>
        <w:t xml:space="preserve"> </w:t>
      </w:r>
    </w:p>
    <w:p w14:paraId="1E76FFB4" w14:textId="77777777" w:rsidR="008636BE" w:rsidRDefault="008636BE" w:rsidP="008636BE">
      <w:pPr>
        <w:pStyle w:val="section"/>
        <w:spacing w:after="120"/>
      </w:pPr>
    </w:p>
    <w:p w14:paraId="66689FEF" w14:textId="064C76BA" w:rsidR="008636BE" w:rsidRDefault="008636BE" w:rsidP="008636BE">
      <w:pPr>
        <w:pStyle w:val="section"/>
        <w:spacing w:after="120"/>
      </w:pPr>
    </w:p>
    <w:p w14:paraId="3E738307" w14:textId="77777777" w:rsidR="00CD0332" w:rsidRDefault="00CD0332" w:rsidP="008636BE">
      <w:pPr>
        <w:pStyle w:val="section"/>
        <w:spacing w:after="120"/>
      </w:pPr>
    </w:p>
    <w:p w14:paraId="7F1E7BD1" w14:textId="77777777" w:rsidR="008636BE" w:rsidRDefault="008636BE" w:rsidP="008636BE">
      <w:pPr>
        <w:pStyle w:val="section"/>
        <w:spacing w:after="120"/>
      </w:pPr>
    </w:p>
    <w:p w14:paraId="35679393" w14:textId="77777777" w:rsidR="008636BE" w:rsidRDefault="008636BE" w:rsidP="008636BE">
      <w:pPr>
        <w:pStyle w:val="section"/>
        <w:spacing w:after="120"/>
      </w:pPr>
    </w:p>
    <w:p w14:paraId="09B0A993" w14:textId="058F7C6B" w:rsidR="00CD062D" w:rsidRDefault="00CD062D" w:rsidP="00CD062D">
      <w:pPr>
        <w:pStyle w:val="section"/>
        <w:spacing w:after="120"/>
        <w:jc w:val="center"/>
        <w:rPr>
          <w:b w:val="0"/>
        </w:rPr>
      </w:pPr>
      <w:r w:rsidRPr="0057305C">
        <w:lastRenderedPageBreak/>
        <w:t xml:space="preserve">Table </w:t>
      </w:r>
      <w:r w:rsidR="00D56CDF">
        <w:t>6</w:t>
      </w:r>
      <w:r w:rsidRPr="0057305C">
        <w:t>.</w:t>
      </w:r>
      <w:r>
        <w:rPr>
          <w:b w:val="0"/>
        </w:rPr>
        <w:t xml:space="preserve"> Misfitting </w:t>
      </w:r>
      <w:r w:rsidR="00355330">
        <w:rPr>
          <w:b w:val="0"/>
        </w:rPr>
        <w:t>persons</w:t>
      </w:r>
      <w:r>
        <w:rPr>
          <w:b w:val="0"/>
        </w:rPr>
        <w:t xml:space="preserve"> in initial and final analysis</w:t>
      </w:r>
    </w:p>
    <w:tbl>
      <w:tblPr>
        <w:tblStyle w:val="TableGrid"/>
        <w:tblW w:w="9072" w:type="dxa"/>
        <w:tblInd w:w="108" w:type="dxa"/>
        <w:tblLook w:val="04A0" w:firstRow="1" w:lastRow="0" w:firstColumn="1" w:lastColumn="0" w:noHBand="0" w:noVBand="1"/>
      </w:tblPr>
      <w:tblGrid>
        <w:gridCol w:w="3458"/>
        <w:gridCol w:w="2779"/>
        <w:gridCol w:w="72"/>
        <w:gridCol w:w="2763"/>
      </w:tblGrid>
      <w:tr w:rsidR="003D649C" w14:paraId="3BF7F9B0" w14:textId="77777777" w:rsidTr="003D649C">
        <w:tc>
          <w:tcPr>
            <w:tcW w:w="3458" w:type="dxa"/>
            <w:vMerge w:val="restart"/>
            <w:tcBorders>
              <w:left w:val="nil"/>
              <w:right w:val="nil"/>
            </w:tcBorders>
            <w:vAlign w:val="center"/>
          </w:tcPr>
          <w:p w14:paraId="59661D08" w14:textId="5B1BD948" w:rsidR="00CD062D" w:rsidRDefault="00355330" w:rsidP="00E06C48">
            <w:pPr>
              <w:pStyle w:val="section"/>
              <w:spacing w:before="0"/>
              <w:jc w:val="left"/>
              <w:rPr>
                <w:b w:val="0"/>
              </w:rPr>
            </w:pPr>
            <w:r>
              <w:rPr>
                <w:b w:val="0"/>
              </w:rPr>
              <w:t>Person</w:t>
            </w:r>
            <w:r w:rsidR="00CD062D">
              <w:rPr>
                <w:b w:val="0"/>
              </w:rPr>
              <w:t xml:space="preserve"> fit criteria</w:t>
            </w:r>
          </w:p>
        </w:tc>
        <w:tc>
          <w:tcPr>
            <w:tcW w:w="5614" w:type="dxa"/>
            <w:gridSpan w:val="3"/>
            <w:tcBorders>
              <w:left w:val="nil"/>
              <w:right w:val="nil"/>
            </w:tcBorders>
            <w:vAlign w:val="center"/>
          </w:tcPr>
          <w:p w14:paraId="3D749153" w14:textId="38D95604" w:rsidR="00CD062D" w:rsidRDefault="00CD062D" w:rsidP="00E06C48">
            <w:pPr>
              <w:pStyle w:val="section"/>
              <w:spacing w:before="0"/>
              <w:jc w:val="center"/>
              <w:rPr>
                <w:b w:val="0"/>
              </w:rPr>
            </w:pPr>
            <w:r>
              <w:rPr>
                <w:b w:val="0"/>
              </w:rPr>
              <w:t xml:space="preserve">Misfitting </w:t>
            </w:r>
            <w:r w:rsidR="00355330">
              <w:rPr>
                <w:b w:val="0"/>
              </w:rPr>
              <w:t>person</w:t>
            </w:r>
            <w:r>
              <w:rPr>
                <w:b w:val="0"/>
              </w:rPr>
              <w:t xml:space="preserve"> number</w:t>
            </w:r>
          </w:p>
        </w:tc>
      </w:tr>
      <w:tr w:rsidR="003D649C" w14:paraId="08998CC4" w14:textId="77777777" w:rsidTr="00665B2E">
        <w:tc>
          <w:tcPr>
            <w:tcW w:w="3458" w:type="dxa"/>
            <w:vMerge/>
            <w:tcBorders>
              <w:left w:val="nil"/>
              <w:bottom w:val="single" w:sz="4" w:space="0" w:color="auto"/>
              <w:right w:val="nil"/>
            </w:tcBorders>
          </w:tcPr>
          <w:p w14:paraId="3332BB4A" w14:textId="77777777" w:rsidR="00355330" w:rsidRDefault="00355330" w:rsidP="00E06C48">
            <w:pPr>
              <w:pStyle w:val="section"/>
              <w:spacing w:before="0"/>
              <w:rPr>
                <w:b w:val="0"/>
              </w:rPr>
            </w:pPr>
          </w:p>
        </w:tc>
        <w:tc>
          <w:tcPr>
            <w:tcW w:w="2779" w:type="dxa"/>
            <w:tcBorders>
              <w:left w:val="nil"/>
              <w:bottom w:val="single" w:sz="4" w:space="0" w:color="auto"/>
              <w:right w:val="nil"/>
            </w:tcBorders>
          </w:tcPr>
          <w:p w14:paraId="3C47E45E" w14:textId="77777777" w:rsidR="00355330" w:rsidRDefault="00355330" w:rsidP="00E06C48">
            <w:pPr>
              <w:pStyle w:val="section"/>
              <w:spacing w:before="0"/>
              <w:rPr>
                <w:b w:val="0"/>
              </w:rPr>
            </w:pPr>
            <w:r>
              <w:rPr>
                <w:b w:val="0"/>
              </w:rPr>
              <w:t>Stage 1</w:t>
            </w:r>
          </w:p>
        </w:tc>
        <w:tc>
          <w:tcPr>
            <w:tcW w:w="2835" w:type="dxa"/>
            <w:gridSpan w:val="2"/>
            <w:tcBorders>
              <w:left w:val="nil"/>
              <w:bottom w:val="single" w:sz="4" w:space="0" w:color="auto"/>
              <w:right w:val="nil"/>
            </w:tcBorders>
          </w:tcPr>
          <w:p w14:paraId="2D10C5DD" w14:textId="77777777" w:rsidR="00355330" w:rsidRDefault="00355330" w:rsidP="00E06C48">
            <w:pPr>
              <w:pStyle w:val="section"/>
              <w:spacing w:before="0"/>
              <w:rPr>
                <w:b w:val="0"/>
              </w:rPr>
            </w:pPr>
            <w:r>
              <w:rPr>
                <w:b w:val="0"/>
              </w:rPr>
              <w:t>Stage 2</w:t>
            </w:r>
          </w:p>
        </w:tc>
      </w:tr>
      <w:tr w:rsidR="003D649C" w14:paraId="16397EE6" w14:textId="77777777" w:rsidTr="00665B2E">
        <w:tc>
          <w:tcPr>
            <w:tcW w:w="3458" w:type="dxa"/>
            <w:tcBorders>
              <w:top w:val="nil"/>
              <w:left w:val="nil"/>
              <w:bottom w:val="nil"/>
              <w:right w:val="nil"/>
            </w:tcBorders>
          </w:tcPr>
          <w:p w14:paraId="2FACA0E9" w14:textId="77777777" w:rsidR="00355330" w:rsidRDefault="00355330" w:rsidP="00E06C48">
            <w:pPr>
              <w:pStyle w:val="section"/>
              <w:spacing w:before="0"/>
              <w:rPr>
                <w:b w:val="0"/>
              </w:rPr>
            </w:pPr>
            <w:r>
              <w:rPr>
                <w:b w:val="0"/>
              </w:rPr>
              <w:t>0.5 &lt; outfit MNSQ &lt; 1.5</w:t>
            </w:r>
          </w:p>
          <w:p w14:paraId="0CA5E1CA" w14:textId="77777777" w:rsidR="00355330" w:rsidRDefault="00355330" w:rsidP="00E06C48">
            <w:pPr>
              <w:pStyle w:val="section"/>
              <w:spacing w:before="0"/>
              <w:ind w:left="2443"/>
              <w:rPr>
                <w:b w:val="0"/>
              </w:rPr>
            </w:pPr>
            <w:r>
              <w:rPr>
                <w:b w:val="0"/>
              </w:rPr>
              <w:t>Underfit</w:t>
            </w:r>
          </w:p>
          <w:p w14:paraId="72B89E64" w14:textId="77777777" w:rsidR="008A1444" w:rsidRDefault="008A1444" w:rsidP="00E06C48">
            <w:pPr>
              <w:pStyle w:val="section"/>
              <w:spacing w:before="0"/>
              <w:ind w:left="2443"/>
              <w:rPr>
                <w:b w:val="0"/>
              </w:rPr>
            </w:pPr>
          </w:p>
          <w:p w14:paraId="52D3BF60" w14:textId="6E66A443" w:rsidR="00355330" w:rsidRDefault="00355330" w:rsidP="00E06C48">
            <w:pPr>
              <w:pStyle w:val="section"/>
              <w:spacing w:before="0"/>
              <w:ind w:left="2443"/>
              <w:rPr>
                <w:b w:val="0"/>
              </w:rPr>
            </w:pPr>
            <w:r>
              <w:rPr>
                <w:b w:val="0"/>
              </w:rPr>
              <w:t>Overfit</w:t>
            </w:r>
          </w:p>
        </w:tc>
        <w:tc>
          <w:tcPr>
            <w:tcW w:w="2779" w:type="dxa"/>
            <w:tcBorders>
              <w:top w:val="nil"/>
              <w:left w:val="nil"/>
              <w:bottom w:val="nil"/>
              <w:right w:val="nil"/>
            </w:tcBorders>
          </w:tcPr>
          <w:p w14:paraId="6A32F1D8" w14:textId="77777777" w:rsidR="008A1444" w:rsidRDefault="008A1444" w:rsidP="00355330">
            <w:pPr>
              <w:pStyle w:val="section"/>
              <w:spacing w:before="0"/>
              <w:rPr>
                <w:b w:val="0"/>
              </w:rPr>
            </w:pPr>
          </w:p>
          <w:p w14:paraId="68AFD176" w14:textId="3C038734" w:rsidR="008A1444" w:rsidRDefault="00355330" w:rsidP="00355330">
            <w:pPr>
              <w:pStyle w:val="section"/>
              <w:spacing w:before="0"/>
              <w:rPr>
                <w:b w:val="0"/>
              </w:rPr>
            </w:pPr>
            <w:r>
              <w:rPr>
                <w:b w:val="0"/>
              </w:rPr>
              <w:t>10,55,94,45,49,95,96,74,52,</w:t>
            </w:r>
          </w:p>
          <w:p w14:paraId="2F4EFC6F" w14:textId="22711E9A" w:rsidR="00355330" w:rsidRDefault="00355330" w:rsidP="00355330">
            <w:pPr>
              <w:pStyle w:val="section"/>
              <w:spacing w:before="0"/>
              <w:rPr>
                <w:b w:val="0"/>
              </w:rPr>
            </w:pPr>
            <w:r>
              <w:rPr>
                <w:b w:val="0"/>
              </w:rPr>
              <w:t>54,80,101,13</w:t>
            </w:r>
          </w:p>
          <w:p w14:paraId="5A00B32C" w14:textId="67E695AB" w:rsidR="008A1444" w:rsidRDefault="00355330" w:rsidP="00355330">
            <w:pPr>
              <w:pStyle w:val="section"/>
              <w:spacing w:before="0"/>
              <w:rPr>
                <w:b w:val="0"/>
              </w:rPr>
            </w:pPr>
            <w:r>
              <w:rPr>
                <w:b w:val="0"/>
              </w:rPr>
              <w:t>48,100,1,63,30,43,20,39,53,</w:t>
            </w:r>
          </w:p>
          <w:p w14:paraId="5B644AB9" w14:textId="2FA14C81" w:rsidR="00355330" w:rsidRDefault="00355330" w:rsidP="00355330">
            <w:pPr>
              <w:pStyle w:val="section"/>
              <w:spacing w:before="0"/>
              <w:rPr>
                <w:b w:val="0"/>
              </w:rPr>
            </w:pPr>
            <w:r>
              <w:rPr>
                <w:b w:val="0"/>
              </w:rPr>
              <w:t>22,24,93,87,41</w:t>
            </w:r>
          </w:p>
        </w:tc>
        <w:tc>
          <w:tcPr>
            <w:tcW w:w="2835" w:type="dxa"/>
            <w:gridSpan w:val="2"/>
            <w:tcBorders>
              <w:top w:val="nil"/>
              <w:left w:val="nil"/>
              <w:bottom w:val="nil"/>
              <w:right w:val="nil"/>
            </w:tcBorders>
          </w:tcPr>
          <w:p w14:paraId="017C8E70" w14:textId="77777777" w:rsidR="008A1444" w:rsidRDefault="008A1444" w:rsidP="00355330">
            <w:pPr>
              <w:pStyle w:val="section"/>
              <w:spacing w:before="0"/>
              <w:rPr>
                <w:b w:val="0"/>
              </w:rPr>
            </w:pPr>
          </w:p>
          <w:p w14:paraId="2D4F7173" w14:textId="5BC00DC9" w:rsidR="008A1444" w:rsidRDefault="00355330" w:rsidP="00355330">
            <w:pPr>
              <w:pStyle w:val="section"/>
              <w:spacing w:before="0"/>
              <w:rPr>
                <w:b w:val="0"/>
              </w:rPr>
            </w:pPr>
            <w:r>
              <w:rPr>
                <w:b w:val="0"/>
              </w:rPr>
              <w:t>10,54,49,74,80,95,101,52,47,</w:t>
            </w:r>
          </w:p>
          <w:p w14:paraId="620E6C0F" w14:textId="17544065" w:rsidR="00355330" w:rsidRDefault="00355330" w:rsidP="00355330">
            <w:pPr>
              <w:pStyle w:val="section"/>
              <w:spacing w:before="0"/>
              <w:rPr>
                <w:b w:val="0"/>
              </w:rPr>
            </w:pPr>
            <w:r>
              <w:rPr>
                <w:b w:val="0"/>
              </w:rPr>
              <w:t>5,88,36,94,55</w:t>
            </w:r>
            <w:r w:rsidR="008A1444">
              <w:rPr>
                <w:b w:val="0"/>
              </w:rPr>
              <w:t>,</w:t>
            </w:r>
            <w:r>
              <w:rPr>
                <w:b w:val="0"/>
              </w:rPr>
              <w:t>76</w:t>
            </w:r>
          </w:p>
          <w:p w14:paraId="5C45CB2D" w14:textId="7C906EF0" w:rsidR="008A1444" w:rsidRDefault="00355330" w:rsidP="00355330">
            <w:pPr>
              <w:pStyle w:val="section"/>
              <w:spacing w:before="0"/>
              <w:rPr>
                <w:b w:val="0"/>
              </w:rPr>
            </w:pPr>
            <w:r>
              <w:rPr>
                <w:b w:val="0"/>
              </w:rPr>
              <w:t>1,100,63,39,20,30,43,22,24,</w:t>
            </w:r>
          </w:p>
          <w:p w14:paraId="00A2232D" w14:textId="2E0BBA45" w:rsidR="00355330" w:rsidRDefault="00355330" w:rsidP="00355330">
            <w:pPr>
              <w:pStyle w:val="section"/>
              <w:spacing w:before="0"/>
              <w:rPr>
                <w:b w:val="0"/>
              </w:rPr>
            </w:pPr>
            <w:r>
              <w:rPr>
                <w:b w:val="0"/>
              </w:rPr>
              <w:t>53,93</w:t>
            </w:r>
            <w:r w:rsidR="008A1444">
              <w:rPr>
                <w:b w:val="0"/>
              </w:rPr>
              <w:t>,</w:t>
            </w:r>
            <w:r>
              <w:rPr>
                <w:b w:val="0"/>
              </w:rPr>
              <w:t>87,41</w:t>
            </w:r>
          </w:p>
        </w:tc>
      </w:tr>
      <w:tr w:rsidR="003D649C" w14:paraId="1309B3B3" w14:textId="77777777" w:rsidTr="00665B2E">
        <w:tc>
          <w:tcPr>
            <w:tcW w:w="3458" w:type="dxa"/>
            <w:tcBorders>
              <w:top w:val="nil"/>
              <w:left w:val="nil"/>
              <w:bottom w:val="nil"/>
              <w:right w:val="nil"/>
            </w:tcBorders>
          </w:tcPr>
          <w:p w14:paraId="36C60902" w14:textId="77777777" w:rsidR="00355330" w:rsidRDefault="00355330" w:rsidP="00E06C48">
            <w:pPr>
              <w:pStyle w:val="section"/>
              <w:spacing w:before="0"/>
              <w:rPr>
                <w:b w:val="0"/>
              </w:rPr>
            </w:pPr>
            <m:oMath>
              <m:r>
                <m:rPr>
                  <m:sty m:val="bi"/>
                </m:rPr>
                <w:rPr>
                  <w:rFonts w:ascii="Cambria Math" w:hAnsi="Cambria Math"/>
                </w:rPr>
                <m:t>-</m:t>
              </m:r>
            </m:oMath>
            <w:r>
              <w:rPr>
                <w:b w:val="0"/>
              </w:rPr>
              <w:t>2.0 &lt; outfit ZSTD &lt; +2.0</w:t>
            </w:r>
          </w:p>
          <w:p w14:paraId="66546831" w14:textId="77777777" w:rsidR="00355330" w:rsidRDefault="00355330" w:rsidP="00E06C48">
            <w:pPr>
              <w:pStyle w:val="section"/>
              <w:spacing w:before="0"/>
              <w:ind w:left="2443"/>
              <w:rPr>
                <w:b w:val="0"/>
              </w:rPr>
            </w:pPr>
            <w:r>
              <w:rPr>
                <w:b w:val="0"/>
              </w:rPr>
              <w:t>Underfit</w:t>
            </w:r>
          </w:p>
          <w:p w14:paraId="375B6063" w14:textId="77777777" w:rsidR="008A1444" w:rsidRDefault="008A1444" w:rsidP="00E06C48">
            <w:pPr>
              <w:pStyle w:val="section"/>
              <w:spacing w:before="0"/>
              <w:ind w:left="2443"/>
              <w:rPr>
                <w:b w:val="0"/>
              </w:rPr>
            </w:pPr>
          </w:p>
          <w:p w14:paraId="4F2E112B" w14:textId="6FEECDD5" w:rsidR="00355330" w:rsidRDefault="00355330" w:rsidP="00E06C48">
            <w:pPr>
              <w:pStyle w:val="section"/>
              <w:spacing w:before="0"/>
              <w:ind w:left="2443"/>
              <w:rPr>
                <w:b w:val="0"/>
              </w:rPr>
            </w:pPr>
            <w:r>
              <w:rPr>
                <w:b w:val="0"/>
              </w:rPr>
              <w:t>Overfit</w:t>
            </w:r>
          </w:p>
        </w:tc>
        <w:tc>
          <w:tcPr>
            <w:tcW w:w="2779" w:type="dxa"/>
            <w:tcBorders>
              <w:top w:val="nil"/>
              <w:left w:val="nil"/>
              <w:bottom w:val="nil"/>
              <w:right w:val="nil"/>
            </w:tcBorders>
          </w:tcPr>
          <w:p w14:paraId="6D5BA5A6" w14:textId="77777777" w:rsidR="008A1444" w:rsidRDefault="008A1444" w:rsidP="00355330">
            <w:pPr>
              <w:pStyle w:val="section"/>
              <w:spacing w:before="0"/>
              <w:rPr>
                <w:b w:val="0"/>
              </w:rPr>
            </w:pPr>
          </w:p>
          <w:p w14:paraId="1A9F3CDC" w14:textId="69EE790B" w:rsidR="008A1444" w:rsidRDefault="00355330" w:rsidP="00355330">
            <w:pPr>
              <w:pStyle w:val="section"/>
              <w:spacing w:before="0"/>
              <w:rPr>
                <w:b w:val="0"/>
              </w:rPr>
            </w:pPr>
            <w:r>
              <w:rPr>
                <w:b w:val="0"/>
              </w:rPr>
              <w:t>10,55,94,45,49,95,96,74,52,</w:t>
            </w:r>
          </w:p>
          <w:p w14:paraId="1D986BBF" w14:textId="478D811E" w:rsidR="00355330" w:rsidRDefault="00355330" w:rsidP="00355330">
            <w:pPr>
              <w:pStyle w:val="section"/>
              <w:spacing w:before="0"/>
              <w:rPr>
                <w:b w:val="0"/>
              </w:rPr>
            </w:pPr>
            <w:r>
              <w:rPr>
                <w:b w:val="0"/>
              </w:rPr>
              <w:t>54</w:t>
            </w:r>
          </w:p>
          <w:p w14:paraId="1D5DB38F" w14:textId="2EBE2521" w:rsidR="008A1444" w:rsidRDefault="00355330" w:rsidP="00355330">
            <w:pPr>
              <w:pStyle w:val="section"/>
              <w:spacing w:before="0"/>
              <w:rPr>
                <w:b w:val="0"/>
              </w:rPr>
            </w:pPr>
            <w:r>
              <w:rPr>
                <w:b w:val="0"/>
              </w:rPr>
              <w:t>100,1,63,30,43,20,39,22,24,</w:t>
            </w:r>
          </w:p>
          <w:p w14:paraId="4AE19B79" w14:textId="7CA692E1" w:rsidR="00355330" w:rsidRDefault="00355330" w:rsidP="00355330">
            <w:pPr>
              <w:pStyle w:val="section"/>
              <w:spacing w:before="0"/>
              <w:rPr>
                <w:b w:val="0"/>
              </w:rPr>
            </w:pPr>
            <w:r>
              <w:rPr>
                <w:b w:val="0"/>
              </w:rPr>
              <w:t>93,87,41</w:t>
            </w:r>
          </w:p>
        </w:tc>
        <w:tc>
          <w:tcPr>
            <w:tcW w:w="2835" w:type="dxa"/>
            <w:gridSpan w:val="2"/>
            <w:tcBorders>
              <w:top w:val="nil"/>
              <w:left w:val="nil"/>
              <w:bottom w:val="nil"/>
              <w:right w:val="nil"/>
            </w:tcBorders>
          </w:tcPr>
          <w:p w14:paraId="7820BD03" w14:textId="77777777" w:rsidR="008A1444" w:rsidRDefault="008A1444" w:rsidP="00355330">
            <w:pPr>
              <w:pStyle w:val="section"/>
              <w:spacing w:before="0"/>
              <w:rPr>
                <w:b w:val="0"/>
              </w:rPr>
            </w:pPr>
          </w:p>
          <w:p w14:paraId="5703AEF4" w14:textId="12F5BB57" w:rsidR="00355330" w:rsidRDefault="00355330" w:rsidP="00355330">
            <w:pPr>
              <w:pStyle w:val="section"/>
              <w:spacing w:before="0"/>
              <w:rPr>
                <w:b w:val="0"/>
              </w:rPr>
            </w:pPr>
            <w:r>
              <w:rPr>
                <w:b w:val="0"/>
              </w:rPr>
              <w:t>10,54,49,74,80</w:t>
            </w:r>
          </w:p>
          <w:p w14:paraId="435BA281" w14:textId="77777777" w:rsidR="00355330" w:rsidRDefault="00355330" w:rsidP="00355330">
            <w:pPr>
              <w:pStyle w:val="section"/>
              <w:spacing w:before="0"/>
              <w:rPr>
                <w:b w:val="0"/>
              </w:rPr>
            </w:pPr>
          </w:p>
          <w:p w14:paraId="41D54278" w14:textId="2D63D6A1" w:rsidR="00665B2E" w:rsidRDefault="00355330" w:rsidP="00355330">
            <w:pPr>
              <w:pStyle w:val="section"/>
              <w:spacing w:before="0"/>
              <w:rPr>
                <w:b w:val="0"/>
              </w:rPr>
            </w:pPr>
            <w:r>
              <w:rPr>
                <w:b w:val="0"/>
              </w:rPr>
              <w:t>1,100,63,39,20,30,43,22,24,</w:t>
            </w:r>
          </w:p>
          <w:p w14:paraId="1BCD59C3" w14:textId="72901387" w:rsidR="00355330" w:rsidRDefault="00355330" w:rsidP="00355330">
            <w:pPr>
              <w:pStyle w:val="section"/>
              <w:spacing w:before="0"/>
              <w:rPr>
                <w:b w:val="0"/>
              </w:rPr>
            </w:pPr>
            <w:r>
              <w:rPr>
                <w:b w:val="0"/>
              </w:rPr>
              <w:t>53,93</w:t>
            </w:r>
            <w:r w:rsidR="00665B2E">
              <w:rPr>
                <w:b w:val="0"/>
              </w:rPr>
              <w:t>,</w:t>
            </w:r>
            <w:r>
              <w:rPr>
                <w:b w:val="0"/>
              </w:rPr>
              <w:t>87,41</w:t>
            </w:r>
          </w:p>
        </w:tc>
      </w:tr>
      <w:tr w:rsidR="003D649C" w14:paraId="527D3037" w14:textId="77777777" w:rsidTr="00665B2E">
        <w:tc>
          <w:tcPr>
            <w:tcW w:w="3458" w:type="dxa"/>
            <w:tcBorders>
              <w:top w:val="nil"/>
              <w:left w:val="nil"/>
              <w:bottom w:val="single" w:sz="4" w:space="0" w:color="auto"/>
              <w:right w:val="nil"/>
            </w:tcBorders>
          </w:tcPr>
          <w:p w14:paraId="763F89E7" w14:textId="77777777" w:rsidR="00355330" w:rsidRDefault="00355330" w:rsidP="00E06C48">
            <w:pPr>
              <w:pStyle w:val="section"/>
              <w:spacing w:before="0"/>
              <w:rPr>
                <w:b w:val="0"/>
              </w:rPr>
            </w:pPr>
            <w:r>
              <w:rPr>
                <w:b w:val="0"/>
              </w:rPr>
              <w:t>0.4 &lt; Pt. Measure Correlation &lt; 0.85</w:t>
            </w:r>
          </w:p>
        </w:tc>
        <w:tc>
          <w:tcPr>
            <w:tcW w:w="2779" w:type="dxa"/>
            <w:tcBorders>
              <w:top w:val="nil"/>
              <w:left w:val="nil"/>
              <w:bottom w:val="single" w:sz="4" w:space="0" w:color="auto"/>
              <w:right w:val="nil"/>
            </w:tcBorders>
          </w:tcPr>
          <w:p w14:paraId="7E9A65BD" w14:textId="510DEFC6" w:rsidR="00355330" w:rsidRDefault="00355330" w:rsidP="00E06C48">
            <w:pPr>
              <w:pStyle w:val="section"/>
              <w:spacing w:before="0"/>
              <w:rPr>
                <w:b w:val="0"/>
              </w:rPr>
            </w:pPr>
            <w:r>
              <w:rPr>
                <w:b w:val="0"/>
              </w:rPr>
              <w:t>55,49,78,62,13,75,71,29</w:t>
            </w:r>
          </w:p>
        </w:tc>
        <w:tc>
          <w:tcPr>
            <w:tcW w:w="2835" w:type="dxa"/>
            <w:gridSpan w:val="2"/>
            <w:tcBorders>
              <w:top w:val="nil"/>
              <w:left w:val="nil"/>
              <w:bottom w:val="single" w:sz="4" w:space="0" w:color="auto"/>
              <w:right w:val="nil"/>
            </w:tcBorders>
          </w:tcPr>
          <w:p w14:paraId="043E0990" w14:textId="4EFF5874" w:rsidR="00355330" w:rsidRDefault="00355330" w:rsidP="00E06C48">
            <w:pPr>
              <w:pStyle w:val="section"/>
              <w:spacing w:before="0"/>
              <w:rPr>
                <w:b w:val="0"/>
              </w:rPr>
            </w:pPr>
            <w:r>
              <w:rPr>
                <w:b w:val="0"/>
              </w:rPr>
              <w:t>49,75,94,55,77,92</w:t>
            </w:r>
          </w:p>
        </w:tc>
      </w:tr>
      <w:tr w:rsidR="003D649C" w14:paraId="69654778" w14:textId="77777777" w:rsidTr="00665B2E">
        <w:tc>
          <w:tcPr>
            <w:tcW w:w="6309" w:type="dxa"/>
            <w:gridSpan w:val="3"/>
            <w:tcBorders>
              <w:top w:val="single" w:sz="4" w:space="0" w:color="auto"/>
              <w:left w:val="nil"/>
              <w:right w:val="nil"/>
            </w:tcBorders>
          </w:tcPr>
          <w:p w14:paraId="0CE86B61" w14:textId="52F63613" w:rsidR="00355330" w:rsidRDefault="00355330" w:rsidP="00E06C48">
            <w:pPr>
              <w:pStyle w:val="section"/>
              <w:spacing w:before="0"/>
              <w:rPr>
                <w:b w:val="0"/>
              </w:rPr>
            </w:pPr>
            <w:r>
              <w:rPr>
                <w:b w:val="0"/>
              </w:rPr>
              <w:t xml:space="preserve">Deleted  </w:t>
            </w:r>
          </w:p>
        </w:tc>
        <w:tc>
          <w:tcPr>
            <w:tcW w:w="2763" w:type="dxa"/>
            <w:tcBorders>
              <w:top w:val="single" w:sz="4" w:space="0" w:color="auto"/>
              <w:left w:val="nil"/>
              <w:right w:val="nil"/>
            </w:tcBorders>
          </w:tcPr>
          <w:p w14:paraId="27AFA15F" w14:textId="4A85517E" w:rsidR="00355330" w:rsidRDefault="00355330" w:rsidP="00E06C48">
            <w:pPr>
              <w:pStyle w:val="section"/>
              <w:spacing w:before="0"/>
              <w:rPr>
                <w:b w:val="0"/>
              </w:rPr>
            </w:pPr>
            <w:r>
              <w:rPr>
                <w:b w:val="0"/>
              </w:rPr>
              <w:t>10,54,49,74,80</w:t>
            </w:r>
          </w:p>
        </w:tc>
      </w:tr>
    </w:tbl>
    <w:p w14:paraId="634F1575" w14:textId="77777777" w:rsidR="007739CA" w:rsidRDefault="007739CA" w:rsidP="003152E4">
      <w:pPr>
        <w:pStyle w:val="section"/>
        <w:rPr>
          <w:b w:val="0"/>
        </w:rPr>
      </w:pPr>
    </w:p>
    <w:p w14:paraId="7F08AFF9" w14:textId="6D43F29D" w:rsidR="007739CA" w:rsidRDefault="007739CA" w:rsidP="007739CA">
      <w:pPr>
        <w:pStyle w:val="section"/>
        <w:jc w:val="center"/>
        <w:rPr>
          <w:b w:val="0"/>
        </w:rPr>
      </w:pPr>
      <w:r w:rsidRPr="003D70C7">
        <w:t xml:space="preserve">Table </w:t>
      </w:r>
      <w:r>
        <w:t>7</w:t>
      </w:r>
      <w:r>
        <w:rPr>
          <w:b w:val="0"/>
        </w:rPr>
        <w:t>. Final Analysis of Item Fit</w:t>
      </w:r>
    </w:p>
    <w:p w14:paraId="68F49347" w14:textId="3521E791" w:rsidR="00EC70A9" w:rsidRDefault="005E413E" w:rsidP="00AB5101">
      <w:pPr>
        <w:pStyle w:val="section"/>
        <w:jc w:val="center"/>
        <w:rPr>
          <w:b w:val="0"/>
        </w:rPr>
      </w:pPr>
      <w:r w:rsidRPr="005E413E">
        <w:rPr>
          <w:b w:val="0"/>
          <w:noProof/>
        </w:rPr>
        <w:drawing>
          <wp:inline distT="0" distB="0" distL="0" distR="0" wp14:anchorId="70BD7206" wp14:editId="138D51E6">
            <wp:extent cx="4816248" cy="32291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457"/>
                    <a:stretch/>
                  </pic:blipFill>
                  <pic:spPr bwMode="auto">
                    <a:xfrm>
                      <a:off x="0" y="0"/>
                      <a:ext cx="4829192" cy="3237816"/>
                    </a:xfrm>
                    <a:prstGeom prst="rect">
                      <a:avLst/>
                    </a:prstGeom>
                    <a:ln>
                      <a:noFill/>
                    </a:ln>
                    <a:extLst>
                      <a:ext uri="{53640926-AAD7-44D8-BBD7-CCE9431645EC}">
                        <a14:shadowObscured xmlns:a14="http://schemas.microsoft.com/office/drawing/2010/main"/>
                      </a:ext>
                    </a:extLst>
                  </pic:spPr>
                </pic:pic>
              </a:graphicData>
            </a:graphic>
          </wp:inline>
        </w:drawing>
      </w:r>
    </w:p>
    <w:p w14:paraId="178FEC95" w14:textId="76335B8A" w:rsidR="00EC70A9" w:rsidRDefault="0088792C" w:rsidP="003152E4">
      <w:pPr>
        <w:pStyle w:val="section"/>
        <w:rPr>
          <w:b w:val="0"/>
        </w:rPr>
      </w:pPr>
      <w:r>
        <w:rPr>
          <w:b w:val="0"/>
        </w:rPr>
        <w:t>The data has been clear from unexpected responses and poo</w:t>
      </w:r>
      <w:r w:rsidR="008E244E">
        <w:rPr>
          <w:b w:val="0"/>
        </w:rPr>
        <w:t>r</w:t>
      </w:r>
      <w:r>
        <w:rPr>
          <w:b w:val="0"/>
        </w:rPr>
        <w:t xml:space="preserve">ly fit </w:t>
      </w:r>
      <w:r w:rsidR="008E244E">
        <w:rPr>
          <w:b w:val="0"/>
        </w:rPr>
        <w:t>persons. Therefore, the final analysis focuses on how well the items work. The final analysis has i</w:t>
      </w:r>
      <w:r w:rsidR="00C93DE6">
        <w:rPr>
          <w:b w:val="0"/>
        </w:rPr>
        <w:t xml:space="preserve">nfit </w:t>
      </w:r>
      <w:r w:rsidR="008E244E">
        <w:rPr>
          <w:b w:val="0"/>
        </w:rPr>
        <w:t xml:space="preserve">MNSQ </w:t>
      </w:r>
      <w:r w:rsidR="00C93DE6">
        <w:rPr>
          <w:b w:val="0"/>
        </w:rPr>
        <w:t>mean</w:t>
      </w:r>
      <w:r w:rsidR="008E244E">
        <w:rPr>
          <w:b w:val="0"/>
        </w:rPr>
        <w:t xml:space="preserve"> of</w:t>
      </w:r>
      <w:r w:rsidR="00C93DE6">
        <w:rPr>
          <w:b w:val="0"/>
        </w:rPr>
        <w:t xml:space="preserve"> 0.99 </w:t>
      </w:r>
      <w:r w:rsidR="00C036F5">
        <w:rPr>
          <w:b w:val="0"/>
        </w:rPr>
        <w:t xml:space="preserve">and a </w:t>
      </w:r>
      <w:r w:rsidR="008E244E">
        <w:rPr>
          <w:b w:val="0"/>
        </w:rPr>
        <w:t xml:space="preserve">standard deviation of </w:t>
      </w:r>
      <w:r w:rsidR="00C93DE6">
        <w:rPr>
          <w:b w:val="0"/>
        </w:rPr>
        <w:t>0.21</w:t>
      </w:r>
      <w:r w:rsidR="008E244E">
        <w:rPr>
          <w:b w:val="0"/>
        </w:rPr>
        <w:t xml:space="preserve">. The finding is shown </w:t>
      </w:r>
      <w:r w:rsidR="00C036F5">
        <w:rPr>
          <w:b w:val="0"/>
        </w:rPr>
        <w:t>in</w:t>
      </w:r>
      <w:r w:rsidR="00C93DE6">
        <w:rPr>
          <w:b w:val="0"/>
        </w:rPr>
        <w:t xml:space="preserve"> </w:t>
      </w:r>
      <w:r w:rsidR="00BD7040">
        <w:rPr>
          <w:b w:val="0"/>
        </w:rPr>
        <w:t>Table 5</w:t>
      </w:r>
      <w:r>
        <w:rPr>
          <w:b w:val="0"/>
        </w:rPr>
        <w:t xml:space="preserve"> </w:t>
      </w:r>
      <w:r w:rsidR="00C93DE6">
        <w:rPr>
          <w:b w:val="0"/>
        </w:rPr>
        <w:t>stage 4</w:t>
      </w:r>
      <w:r w:rsidR="008E244E">
        <w:rPr>
          <w:b w:val="0"/>
        </w:rPr>
        <w:t xml:space="preserve"> </w:t>
      </w:r>
      <w:r w:rsidR="00CE5963">
        <w:rPr>
          <w:b w:val="0"/>
        </w:rPr>
        <w:t>and table 7</w:t>
      </w:r>
      <w:r w:rsidR="00C036F5">
        <w:rPr>
          <w:b w:val="0"/>
        </w:rPr>
        <w:t>,</w:t>
      </w:r>
      <w:r w:rsidR="00CE5963">
        <w:rPr>
          <w:b w:val="0"/>
        </w:rPr>
        <w:t xml:space="preserve"> </w:t>
      </w:r>
      <w:r w:rsidR="008E244E">
        <w:rPr>
          <w:b w:val="0"/>
        </w:rPr>
        <w:t xml:space="preserve">which indicates that </w:t>
      </w:r>
      <w:r w:rsidR="00CE5963">
        <w:rPr>
          <w:b w:val="0"/>
        </w:rPr>
        <w:t xml:space="preserve">item 20 </w:t>
      </w:r>
      <w:r w:rsidR="00B6530E">
        <w:rPr>
          <w:b w:val="0"/>
        </w:rPr>
        <w:t>and item 19 do not fall within the acceptable range</w:t>
      </w:r>
      <w:r w:rsidR="00BD7040">
        <w:rPr>
          <w:b w:val="0"/>
        </w:rPr>
        <w:t xml:space="preserve">. </w:t>
      </w:r>
      <w:r w:rsidR="00B6530E">
        <w:rPr>
          <w:b w:val="0"/>
        </w:rPr>
        <w:t>The outfit MNSQ and ZSTD of item20 is categorised as underfit</w:t>
      </w:r>
      <w:r w:rsidR="00C036F5">
        <w:rPr>
          <w:b w:val="0"/>
        </w:rPr>
        <w:t>ting</w:t>
      </w:r>
      <w:r w:rsidR="00B6530E">
        <w:rPr>
          <w:b w:val="0"/>
        </w:rPr>
        <w:t xml:space="preserve"> that means it does not appropriately reflect the construct. Item 19 has </w:t>
      </w:r>
      <w:r w:rsidR="00C036F5">
        <w:rPr>
          <w:b w:val="0"/>
        </w:rPr>
        <w:t>a deficient</w:t>
      </w:r>
      <w:r w:rsidR="00B6530E">
        <w:rPr>
          <w:b w:val="0"/>
        </w:rPr>
        <w:t xml:space="preserve"> level of outfit MNSQ and ZSTD</w:t>
      </w:r>
      <w:r w:rsidR="00C036F5">
        <w:rPr>
          <w:b w:val="0"/>
        </w:rPr>
        <w:t>,</w:t>
      </w:r>
      <w:r w:rsidR="00B6530E">
        <w:rPr>
          <w:b w:val="0"/>
        </w:rPr>
        <w:t xml:space="preserve"> and it could not satisfy the requirement of objective measurement. Therefore, item 19 is identified as </w:t>
      </w:r>
      <w:r w:rsidR="00C036F5">
        <w:rPr>
          <w:b w:val="0"/>
        </w:rPr>
        <w:t xml:space="preserve">a </w:t>
      </w:r>
      <w:r w:rsidR="00B6530E">
        <w:rPr>
          <w:b w:val="0"/>
        </w:rPr>
        <w:t xml:space="preserve">redundant item. Linacre and Boone </w:t>
      </w:r>
      <w:r w:rsidR="00B6530E" w:rsidRPr="00B968A4">
        <w:rPr>
          <w:b w:val="0"/>
        </w:rPr>
        <w:fldChar w:fldCharType="begin"/>
      </w:r>
      <w:r w:rsidR="00D42459" w:rsidRPr="00B968A4">
        <w:rPr>
          <w:b w:val="0"/>
        </w:rPr>
        <w:instrText xml:space="preserve"> ADDIN ZOTERO_ITEM CSL_CITATION {"citationID":"a293ug57pc6","properties":{"formattedCitation":"(15,17)","plainCitation":"(15,17)","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id":649,"uris":["http://zotero.org/users/3009765/items/JFJN9QKX"],"uri":["http://zotero.org/users/3009765/items/JFJN9QKX"],"itemData":{"id":649,"type":"article-journal","title":"Sample size and item calibration stability","container-title":"Rasch measurement transactions","page":"328","volume":"7","issue":"4","source":"Google Scholar","author":[{"family":"Linacre","given":"John Michael"}],"issued":{"date-parts":[["1994"]]}}}],"schema":"https://github.com/citation-style-language/schema/raw/master/csl-citation.json"} </w:instrText>
      </w:r>
      <w:r w:rsidR="00B6530E" w:rsidRPr="00B968A4">
        <w:rPr>
          <w:b w:val="0"/>
        </w:rPr>
        <w:fldChar w:fldCharType="separate"/>
      </w:r>
      <w:r w:rsidR="00D42459" w:rsidRPr="00B968A4">
        <w:rPr>
          <w:b w:val="0"/>
          <w:lang w:val="en-US"/>
        </w:rPr>
        <w:t>(15,17)</w:t>
      </w:r>
      <w:r w:rsidR="00B6530E" w:rsidRPr="00B968A4">
        <w:rPr>
          <w:b w:val="0"/>
        </w:rPr>
        <w:fldChar w:fldCharType="end"/>
      </w:r>
      <w:r w:rsidR="00B6530E" w:rsidRPr="00B968A4">
        <w:rPr>
          <w:b w:val="0"/>
        </w:rPr>
        <w:t xml:space="preserve"> </w:t>
      </w:r>
      <w:r w:rsidR="00B6530E">
        <w:rPr>
          <w:b w:val="0"/>
        </w:rPr>
        <w:t xml:space="preserve">stated that items should be behaving better than </w:t>
      </w:r>
      <w:r w:rsidR="00C036F5">
        <w:rPr>
          <w:b w:val="0"/>
        </w:rPr>
        <w:t xml:space="preserve">the </w:t>
      </w:r>
      <w:r w:rsidR="00B6530E">
        <w:rPr>
          <w:b w:val="0"/>
        </w:rPr>
        <w:t xml:space="preserve">person. In accordance with that, both </w:t>
      </w:r>
      <w:r w:rsidR="00C036F5">
        <w:rPr>
          <w:b w:val="0"/>
        </w:rPr>
        <w:t xml:space="preserve">the </w:t>
      </w:r>
      <w:r w:rsidR="00B6530E">
        <w:rPr>
          <w:b w:val="0"/>
        </w:rPr>
        <w:t xml:space="preserve">underfit and overfit item should be eliminated. </w:t>
      </w:r>
    </w:p>
    <w:p w14:paraId="292C6765" w14:textId="2F8BA405" w:rsidR="00BD7040" w:rsidRDefault="00BD7040" w:rsidP="003152E4">
      <w:pPr>
        <w:pStyle w:val="section"/>
        <w:rPr>
          <w:b w:val="0"/>
        </w:rPr>
      </w:pPr>
    </w:p>
    <w:p w14:paraId="3CD1EDE8" w14:textId="5DDB14B3" w:rsidR="007C42C2" w:rsidRDefault="00C94048" w:rsidP="00C94048">
      <w:pPr>
        <w:pStyle w:val="section"/>
        <w:spacing w:after="120"/>
        <w:jc w:val="center"/>
        <w:rPr>
          <w:b w:val="0"/>
        </w:rPr>
      </w:pPr>
      <w:r w:rsidRPr="003D70C7">
        <w:lastRenderedPageBreak/>
        <w:t xml:space="preserve">Table </w:t>
      </w:r>
      <w:r w:rsidR="00D3381C">
        <w:t>8</w:t>
      </w:r>
      <w:r>
        <w:rPr>
          <w:b w:val="0"/>
        </w:rPr>
        <w:t xml:space="preserve">. </w:t>
      </w:r>
      <w:r w:rsidR="00D3381C">
        <w:rPr>
          <w:b w:val="0"/>
        </w:rPr>
        <w:t>Items deleted</w:t>
      </w:r>
    </w:p>
    <w:tbl>
      <w:tblPr>
        <w:tblStyle w:val="TableGrid10"/>
        <w:tblW w:w="0" w:type="auto"/>
        <w:tblBorders>
          <w:left w:val="none" w:sz="0" w:space="0" w:color="auto"/>
          <w:bottom w:val="single" w:sz="4" w:space="0" w:color="000000"/>
          <w:right w:val="none" w:sz="0" w:space="0" w:color="auto"/>
          <w:insideV w:val="none" w:sz="0" w:space="0" w:color="auto"/>
        </w:tblBorders>
        <w:tblLook w:val="04A0" w:firstRow="1" w:lastRow="0" w:firstColumn="1" w:lastColumn="0" w:noHBand="0" w:noVBand="1"/>
      </w:tblPr>
      <w:tblGrid>
        <w:gridCol w:w="924"/>
        <w:gridCol w:w="3891"/>
        <w:gridCol w:w="4111"/>
      </w:tblGrid>
      <w:tr w:rsidR="0087524E" w:rsidRPr="007C42C2" w14:paraId="3D17D7A3" w14:textId="23EDCD80" w:rsidTr="0087524E">
        <w:tc>
          <w:tcPr>
            <w:tcW w:w="924" w:type="dxa"/>
            <w:tcBorders>
              <w:bottom w:val="single" w:sz="4" w:space="0" w:color="auto"/>
            </w:tcBorders>
          </w:tcPr>
          <w:p w14:paraId="4F0D48F0" w14:textId="707A6C00" w:rsidR="0087524E" w:rsidRDefault="0087524E" w:rsidP="0087524E">
            <w:pPr>
              <w:ind w:left="35"/>
              <w:contextualSpacing/>
              <w:rPr>
                <w:rFonts w:ascii="Times New Roman" w:hAnsi="Times New Roman"/>
                <w:color w:val="000000"/>
                <w:szCs w:val="22"/>
              </w:rPr>
            </w:pPr>
            <w:r>
              <w:rPr>
                <w:rFonts w:ascii="Times New Roman" w:hAnsi="Times New Roman"/>
                <w:color w:val="000000"/>
                <w:szCs w:val="22"/>
              </w:rPr>
              <w:t>Item number</w:t>
            </w:r>
          </w:p>
        </w:tc>
        <w:tc>
          <w:tcPr>
            <w:tcW w:w="3891" w:type="dxa"/>
            <w:tcBorders>
              <w:bottom w:val="single" w:sz="4" w:space="0" w:color="auto"/>
            </w:tcBorders>
            <w:vAlign w:val="center"/>
          </w:tcPr>
          <w:p w14:paraId="32067734" w14:textId="77D204C1" w:rsidR="0087524E" w:rsidRPr="007C42C2" w:rsidRDefault="0087524E" w:rsidP="0087524E">
            <w:pPr>
              <w:ind w:left="426"/>
              <w:contextualSpacing/>
              <w:rPr>
                <w:rFonts w:ascii="Times New Roman" w:hAnsi="Times New Roman"/>
                <w:color w:val="000000"/>
                <w:szCs w:val="22"/>
              </w:rPr>
            </w:pPr>
            <w:r>
              <w:rPr>
                <w:rFonts w:ascii="Times New Roman" w:hAnsi="Times New Roman"/>
                <w:color w:val="000000"/>
                <w:szCs w:val="22"/>
              </w:rPr>
              <w:t>Item (English)</w:t>
            </w:r>
          </w:p>
        </w:tc>
        <w:tc>
          <w:tcPr>
            <w:tcW w:w="4111" w:type="dxa"/>
            <w:tcBorders>
              <w:bottom w:val="single" w:sz="4" w:space="0" w:color="auto"/>
            </w:tcBorders>
            <w:vAlign w:val="center"/>
          </w:tcPr>
          <w:p w14:paraId="74F17A98" w14:textId="2BE7F999" w:rsidR="0087524E" w:rsidRPr="007C42C2" w:rsidRDefault="0087524E" w:rsidP="0087524E">
            <w:pPr>
              <w:ind w:left="426"/>
              <w:contextualSpacing/>
              <w:rPr>
                <w:rFonts w:ascii="Times New Roman" w:hAnsi="Times New Roman"/>
                <w:color w:val="000000"/>
                <w:szCs w:val="22"/>
              </w:rPr>
            </w:pPr>
            <w:r>
              <w:rPr>
                <w:rFonts w:ascii="Times New Roman" w:hAnsi="Times New Roman"/>
                <w:color w:val="000000"/>
                <w:szCs w:val="22"/>
              </w:rPr>
              <w:t>Item (Bahasa)</w:t>
            </w:r>
          </w:p>
        </w:tc>
      </w:tr>
      <w:tr w:rsidR="0087524E" w:rsidRPr="007C42C2" w14:paraId="76B65AA9" w14:textId="6EF903EA" w:rsidTr="0087524E">
        <w:tc>
          <w:tcPr>
            <w:tcW w:w="924" w:type="dxa"/>
            <w:tcBorders>
              <w:bottom w:val="nil"/>
            </w:tcBorders>
          </w:tcPr>
          <w:p w14:paraId="5311CB74" w14:textId="20D6BD97" w:rsidR="0087524E" w:rsidRPr="007C42C2" w:rsidRDefault="0087524E" w:rsidP="00E8116E">
            <w:pPr>
              <w:ind w:left="66"/>
              <w:contextualSpacing/>
              <w:rPr>
                <w:rFonts w:ascii="Times New Roman" w:hAnsi="Times New Roman"/>
                <w:color w:val="000000"/>
                <w:szCs w:val="22"/>
              </w:rPr>
            </w:pPr>
            <w:r>
              <w:rPr>
                <w:rFonts w:ascii="Times New Roman" w:hAnsi="Times New Roman"/>
                <w:color w:val="000000"/>
                <w:szCs w:val="22"/>
              </w:rPr>
              <w:t>19</w:t>
            </w:r>
          </w:p>
        </w:tc>
        <w:tc>
          <w:tcPr>
            <w:tcW w:w="3891" w:type="dxa"/>
            <w:tcBorders>
              <w:bottom w:val="nil"/>
            </w:tcBorders>
          </w:tcPr>
          <w:p w14:paraId="3B16DA02" w14:textId="4BB3FD86" w:rsidR="0087524E" w:rsidRPr="007C42C2" w:rsidRDefault="0087524E" w:rsidP="00E8116E">
            <w:pPr>
              <w:ind w:left="66"/>
              <w:contextualSpacing/>
              <w:rPr>
                <w:rFonts w:ascii="Times New Roman" w:hAnsi="Times New Roman"/>
                <w:color w:val="000000"/>
                <w:szCs w:val="22"/>
              </w:rPr>
            </w:pPr>
            <w:r w:rsidRPr="007C42C2">
              <w:rPr>
                <w:rFonts w:ascii="Times New Roman" w:hAnsi="Times New Roman"/>
                <w:color w:val="000000"/>
                <w:szCs w:val="22"/>
              </w:rPr>
              <w:t>I get confused when using ICT</w:t>
            </w:r>
          </w:p>
        </w:tc>
        <w:tc>
          <w:tcPr>
            <w:tcW w:w="4111" w:type="dxa"/>
            <w:tcBorders>
              <w:bottom w:val="nil"/>
            </w:tcBorders>
          </w:tcPr>
          <w:p w14:paraId="62181B05" w14:textId="1F5C5B5B" w:rsidR="0087524E" w:rsidRPr="00A76663" w:rsidRDefault="0087524E" w:rsidP="00E8116E">
            <w:pPr>
              <w:rPr>
                <w:rFonts w:ascii="Times New Roman" w:hAnsi="Times New Roman"/>
                <w:color w:val="000000"/>
                <w:szCs w:val="22"/>
              </w:rPr>
            </w:pPr>
            <w:r w:rsidRPr="00A76663">
              <w:rPr>
                <w:rFonts w:ascii="Times New Roman" w:hAnsi="Times New Roman"/>
                <w:szCs w:val="22"/>
                <w:lang w:val="id-ID"/>
              </w:rPr>
              <w:t>Saya bingung saat menggunakan TIK.</w:t>
            </w:r>
          </w:p>
        </w:tc>
      </w:tr>
      <w:tr w:rsidR="0087524E" w:rsidRPr="007C42C2" w14:paraId="7B909981" w14:textId="51D18820" w:rsidTr="0087524E">
        <w:tc>
          <w:tcPr>
            <w:tcW w:w="924" w:type="dxa"/>
            <w:tcBorders>
              <w:top w:val="nil"/>
              <w:bottom w:val="single" w:sz="4" w:space="0" w:color="000000"/>
            </w:tcBorders>
          </w:tcPr>
          <w:p w14:paraId="45E65CE7" w14:textId="0DD4B1A9" w:rsidR="0087524E" w:rsidRPr="007C42C2" w:rsidRDefault="0087524E" w:rsidP="00E8116E">
            <w:pPr>
              <w:ind w:left="66"/>
              <w:contextualSpacing/>
              <w:rPr>
                <w:rFonts w:ascii="Times New Roman" w:hAnsi="Times New Roman"/>
                <w:color w:val="000000"/>
                <w:szCs w:val="22"/>
              </w:rPr>
            </w:pPr>
            <w:r>
              <w:rPr>
                <w:rFonts w:ascii="Times New Roman" w:hAnsi="Times New Roman"/>
                <w:color w:val="000000"/>
                <w:szCs w:val="22"/>
              </w:rPr>
              <w:t>20</w:t>
            </w:r>
          </w:p>
        </w:tc>
        <w:tc>
          <w:tcPr>
            <w:tcW w:w="3891" w:type="dxa"/>
            <w:tcBorders>
              <w:top w:val="nil"/>
              <w:bottom w:val="single" w:sz="4" w:space="0" w:color="000000"/>
            </w:tcBorders>
          </w:tcPr>
          <w:p w14:paraId="56B86892" w14:textId="6CB70FCF" w:rsidR="0087524E" w:rsidRPr="007C42C2" w:rsidRDefault="0087524E" w:rsidP="00E8116E">
            <w:pPr>
              <w:ind w:left="66"/>
              <w:contextualSpacing/>
              <w:rPr>
                <w:rFonts w:ascii="Times New Roman" w:hAnsi="Times New Roman"/>
                <w:color w:val="000000"/>
                <w:szCs w:val="22"/>
              </w:rPr>
            </w:pPr>
            <w:r w:rsidRPr="007C42C2">
              <w:rPr>
                <w:rFonts w:ascii="Times New Roman" w:hAnsi="Times New Roman"/>
                <w:color w:val="000000"/>
                <w:szCs w:val="22"/>
              </w:rPr>
              <w:t>Once I start using ICT, I will find it hard to stop</w:t>
            </w:r>
          </w:p>
        </w:tc>
        <w:tc>
          <w:tcPr>
            <w:tcW w:w="4111" w:type="dxa"/>
            <w:tcBorders>
              <w:top w:val="nil"/>
              <w:bottom w:val="single" w:sz="4" w:space="0" w:color="000000"/>
            </w:tcBorders>
          </w:tcPr>
          <w:p w14:paraId="6E601062" w14:textId="3529811C" w:rsidR="0087524E" w:rsidRPr="00A76663" w:rsidRDefault="0087524E" w:rsidP="00E8116E">
            <w:pPr>
              <w:rPr>
                <w:rFonts w:ascii="Times New Roman" w:hAnsi="Times New Roman"/>
                <w:color w:val="000000"/>
                <w:szCs w:val="22"/>
              </w:rPr>
            </w:pPr>
            <w:r w:rsidRPr="00A76663">
              <w:rPr>
                <w:rFonts w:ascii="Times New Roman" w:hAnsi="Times New Roman"/>
                <w:szCs w:val="22"/>
                <w:lang w:val="id-ID" w:eastAsia="id-ID"/>
              </w:rPr>
              <w:t>Begitu saya mulai menggunakan TIK, saya akan kesulitan untuk berhenti.</w:t>
            </w:r>
          </w:p>
        </w:tc>
      </w:tr>
    </w:tbl>
    <w:p w14:paraId="4D8BB0F3" w14:textId="4B5F4097" w:rsidR="007C42C2" w:rsidRDefault="007C42C2" w:rsidP="00D3381C">
      <w:pPr>
        <w:pStyle w:val="section"/>
        <w:jc w:val="center"/>
        <w:rPr>
          <w:b w:val="0"/>
        </w:rPr>
      </w:pPr>
    </w:p>
    <w:p w14:paraId="74BB22DA" w14:textId="2E900816" w:rsidR="005E413E" w:rsidRDefault="00911410" w:rsidP="00335E1D">
      <w:pPr>
        <w:pStyle w:val="section"/>
        <w:jc w:val="center"/>
        <w:rPr>
          <w:b w:val="0"/>
        </w:rPr>
      </w:pPr>
      <w:r w:rsidRPr="00911410">
        <w:rPr>
          <w:b w:val="0"/>
          <w:noProof/>
        </w:rPr>
        <w:drawing>
          <wp:inline distT="0" distB="0" distL="0" distR="0" wp14:anchorId="669300F1" wp14:editId="6E67F795">
            <wp:extent cx="4840122" cy="45622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014"/>
                    <a:stretch/>
                  </pic:blipFill>
                  <pic:spPr bwMode="auto">
                    <a:xfrm>
                      <a:off x="0" y="0"/>
                      <a:ext cx="4849928" cy="4571515"/>
                    </a:xfrm>
                    <a:prstGeom prst="rect">
                      <a:avLst/>
                    </a:prstGeom>
                    <a:ln>
                      <a:noFill/>
                    </a:ln>
                    <a:extLst>
                      <a:ext uri="{53640926-AAD7-44D8-BBD7-CCE9431645EC}">
                        <a14:shadowObscured xmlns:a14="http://schemas.microsoft.com/office/drawing/2010/main"/>
                      </a:ext>
                    </a:extLst>
                  </pic:spPr>
                </pic:pic>
              </a:graphicData>
            </a:graphic>
          </wp:inline>
        </w:drawing>
      </w:r>
    </w:p>
    <w:p w14:paraId="7AECFF5B" w14:textId="14C3A6C4" w:rsidR="005E413E" w:rsidRDefault="0000236B" w:rsidP="0000236B">
      <w:pPr>
        <w:pStyle w:val="section"/>
        <w:jc w:val="center"/>
        <w:rPr>
          <w:b w:val="0"/>
        </w:rPr>
      </w:pPr>
      <w:r>
        <w:t>Figure 1</w:t>
      </w:r>
      <w:r>
        <w:rPr>
          <w:b w:val="0"/>
        </w:rPr>
        <w:t>. Wright maps in Final Analysis</w:t>
      </w:r>
    </w:p>
    <w:p w14:paraId="23678005" w14:textId="77AA5141" w:rsidR="005E413E" w:rsidRDefault="00190F02" w:rsidP="00A35BE7">
      <w:pPr>
        <w:pStyle w:val="section"/>
        <w:spacing w:after="120"/>
        <w:jc w:val="center"/>
        <w:rPr>
          <w:b w:val="0"/>
        </w:rPr>
      </w:pPr>
      <w:r w:rsidRPr="003D70C7">
        <w:t xml:space="preserve">Table </w:t>
      </w:r>
      <w:r w:rsidR="0000236B">
        <w:t>9</w:t>
      </w:r>
      <w:r>
        <w:rPr>
          <w:b w:val="0"/>
        </w:rPr>
        <w:t>. Items measure similar por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1"/>
        <w:gridCol w:w="1134"/>
        <w:gridCol w:w="7506"/>
      </w:tblGrid>
      <w:tr w:rsidR="00F54C45" w14:paraId="6AA00103" w14:textId="77777777" w:rsidTr="00BD7040">
        <w:tc>
          <w:tcPr>
            <w:tcW w:w="421" w:type="dxa"/>
            <w:tcBorders>
              <w:bottom w:val="single" w:sz="4" w:space="0" w:color="auto"/>
            </w:tcBorders>
          </w:tcPr>
          <w:p w14:paraId="61F07D8E" w14:textId="77777777" w:rsidR="00F54C45" w:rsidRDefault="00F54C45" w:rsidP="00F54C45">
            <w:pPr>
              <w:pStyle w:val="section"/>
              <w:spacing w:before="0"/>
              <w:rPr>
                <w:b w:val="0"/>
              </w:rPr>
            </w:pPr>
          </w:p>
        </w:tc>
        <w:tc>
          <w:tcPr>
            <w:tcW w:w="1134" w:type="dxa"/>
            <w:tcBorders>
              <w:bottom w:val="single" w:sz="4" w:space="0" w:color="auto"/>
            </w:tcBorders>
          </w:tcPr>
          <w:p w14:paraId="620DA207" w14:textId="135F1462" w:rsidR="00F54C45" w:rsidRDefault="00BD7040" w:rsidP="00F54C45">
            <w:pPr>
              <w:pStyle w:val="section"/>
              <w:spacing w:before="0"/>
              <w:rPr>
                <w:b w:val="0"/>
              </w:rPr>
            </w:pPr>
            <w:r>
              <w:rPr>
                <w:b w:val="0"/>
              </w:rPr>
              <w:t>Item</w:t>
            </w:r>
          </w:p>
        </w:tc>
        <w:tc>
          <w:tcPr>
            <w:tcW w:w="7506" w:type="dxa"/>
            <w:tcBorders>
              <w:bottom w:val="single" w:sz="4" w:space="0" w:color="auto"/>
            </w:tcBorders>
          </w:tcPr>
          <w:p w14:paraId="400DC088" w14:textId="77777777" w:rsidR="00F54C45" w:rsidRDefault="00F54C45" w:rsidP="00F54C45">
            <w:pPr>
              <w:pStyle w:val="section"/>
              <w:spacing w:before="0"/>
              <w:rPr>
                <w:b w:val="0"/>
              </w:rPr>
            </w:pPr>
          </w:p>
        </w:tc>
      </w:tr>
      <w:tr w:rsidR="00F54C45" w14:paraId="78C78D8A" w14:textId="77777777" w:rsidTr="00BD7040">
        <w:tc>
          <w:tcPr>
            <w:tcW w:w="421" w:type="dxa"/>
            <w:tcBorders>
              <w:bottom w:val="nil"/>
            </w:tcBorders>
          </w:tcPr>
          <w:p w14:paraId="1753C79A" w14:textId="5CA03884" w:rsidR="00F54C45" w:rsidRDefault="00F54C45" w:rsidP="00F54C45">
            <w:pPr>
              <w:pStyle w:val="section"/>
              <w:spacing w:before="0"/>
              <w:rPr>
                <w:b w:val="0"/>
              </w:rPr>
            </w:pPr>
            <w:r>
              <w:rPr>
                <w:b w:val="0"/>
              </w:rPr>
              <w:t>1</w:t>
            </w:r>
          </w:p>
        </w:tc>
        <w:tc>
          <w:tcPr>
            <w:tcW w:w="1134" w:type="dxa"/>
            <w:tcBorders>
              <w:bottom w:val="nil"/>
            </w:tcBorders>
          </w:tcPr>
          <w:p w14:paraId="041D2DEC" w14:textId="5A067865" w:rsidR="00F54C45" w:rsidRDefault="00F54C45" w:rsidP="00F54C45">
            <w:pPr>
              <w:pStyle w:val="section"/>
              <w:spacing w:before="0"/>
              <w:rPr>
                <w:b w:val="0"/>
              </w:rPr>
            </w:pPr>
            <w:r>
              <w:rPr>
                <w:b w:val="0"/>
              </w:rPr>
              <w:t>Item10</w:t>
            </w:r>
          </w:p>
        </w:tc>
        <w:tc>
          <w:tcPr>
            <w:tcW w:w="7506" w:type="dxa"/>
            <w:tcBorders>
              <w:bottom w:val="nil"/>
            </w:tcBorders>
          </w:tcPr>
          <w:p w14:paraId="6E777B71" w14:textId="1C07E8C9" w:rsidR="00F54C45" w:rsidRDefault="00A35BE7" w:rsidP="00F54C45">
            <w:pPr>
              <w:pStyle w:val="section"/>
              <w:spacing w:before="0"/>
              <w:rPr>
                <w:b w:val="0"/>
              </w:rPr>
            </w:pPr>
            <w:r w:rsidRPr="00A35BE7">
              <w:rPr>
                <w:b w:val="0"/>
                <w:lang w:val="en-GB"/>
              </w:rPr>
              <w:t>I am not the type to do well with ICT</w:t>
            </w:r>
          </w:p>
        </w:tc>
      </w:tr>
      <w:tr w:rsidR="00F54C45" w14:paraId="34C3775F" w14:textId="77777777" w:rsidTr="00BD7040">
        <w:tc>
          <w:tcPr>
            <w:tcW w:w="421" w:type="dxa"/>
            <w:tcBorders>
              <w:top w:val="nil"/>
              <w:bottom w:val="single" w:sz="4" w:space="0" w:color="auto"/>
            </w:tcBorders>
          </w:tcPr>
          <w:p w14:paraId="1A8DF221" w14:textId="77777777" w:rsidR="00F54C45" w:rsidRDefault="00F54C45" w:rsidP="00F54C45">
            <w:pPr>
              <w:pStyle w:val="section"/>
              <w:spacing w:before="0"/>
              <w:rPr>
                <w:b w:val="0"/>
              </w:rPr>
            </w:pPr>
          </w:p>
        </w:tc>
        <w:tc>
          <w:tcPr>
            <w:tcW w:w="1134" w:type="dxa"/>
            <w:tcBorders>
              <w:top w:val="nil"/>
              <w:bottom w:val="single" w:sz="4" w:space="0" w:color="auto"/>
            </w:tcBorders>
          </w:tcPr>
          <w:p w14:paraId="528E8D5D" w14:textId="202DD7F1" w:rsidR="00F54C45" w:rsidRDefault="00F54C45" w:rsidP="00F54C45">
            <w:pPr>
              <w:pStyle w:val="section"/>
              <w:spacing w:before="0"/>
              <w:rPr>
                <w:b w:val="0"/>
              </w:rPr>
            </w:pPr>
            <w:r>
              <w:rPr>
                <w:b w:val="0"/>
              </w:rPr>
              <w:t>Item5</w:t>
            </w:r>
          </w:p>
        </w:tc>
        <w:tc>
          <w:tcPr>
            <w:tcW w:w="7506" w:type="dxa"/>
            <w:tcBorders>
              <w:top w:val="nil"/>
              <w:bottom w:val="single" w:sz="4" w:space="0" w:color="auto"/>
            </w:tcBorders>
          </w:tcPr>
          <w:p w14:paraId="41D21D86" w14:textId="0AE29452" w:rsidR="00F54C45" w:rsidRDefault="00A35BE7" w:rsidP="00F54C45">
            <w:pPr>
              <w:pStyle w:val="section"/>
              <w:spacing w:before="0"/>
              <w:rPr>
                <w:b w:val="0"/>
              </w:rPr>
            </w:pPr>
            <w:r w:rsidRPr="00A35BE7">
              <w:rPr>
                <w:b w:val="0"/>
                <w:lang w:val="en-GB"/>
              </w:rPr>
              <w:t>I now use my knowledge of ICT in many ways as a teacher</w:t>
            </w:r>
          </w:p>
        </w:tc>
      </w:tr>
      <w:tr w:rsidR="00A35BE7" w14:paraId="76DDB6B0" w14:textId="77777777" w:rsidTr="00BD7040">
        <w:tc>
          <w:tcPr>
            <w:tcW w:w="421" w:type="dxa"/>
            <w:tcBorders>
              <w:bottom w:val="nil"/>
            </w:tcBorders>
          </w:tcPr>
          <w:p w14:paraId="49C73B3F" w14:textId="09A50602" w:rsidR="00A35BE7" w:rsidRDefault="00A35BE7" w:rsidP="00A35BE7">
            <w:pPr>
              <w:pStyle w:val="section"/>
              <w:spacing w:before="0"/>
              <w:rPr>
                <w:b w:val="0"/>
              </w:rPr>
            </w:pPr>
            <w:r>
              <w:rPr>
                <w:b w:val="0"/>
              </w:rPr>
              <w:t>2</w:t>
            </w:r>
          </w:p>
        </w:tc>
        <w:tc>
          <w:tcPr>
            <w:tcW w:w="1134" w:type="dxa"/>
            <w:tcBorders>
              <w:bottom w:val="nil"/>
            </w:tcBorders>
          </w:tcPr>
          <w:p w14:paraId="7B38C184" w14:textId="563EAB99" w:rsidR="00A35BE7" w:rsidRDefault="00A35BE7" w:rsidP="00A35BE7">
            <w:pPr>
              <w:pStyle w:val="section"/>
              <w:spacing w:before="0"/>
              <w:rPr>
                <w:b w:val="0"/>
              </w:rPr>
            </w:pPr>
            <w:r>
              <w:rPr>
                <w:b w:val="0"/>
              </w:rPr>
              <w:t>Item17</w:t>
            </w:r>
          </w:p>
        </w:tc>
        <w:tc>
          <w:tcPr>
            <w:tcW w:w="7506" w:type="dxa"/>
            <w:tcBorders>
              <w:bottom w:val="nil"/>
            </w:tcBorders>
          </w:tcPr>
          <w:p w14:paraId="4B64D8CB" w14:textId="4FCA7F0E" w:rsidR="00A35BE7" w:rsidRPr="00A35BE7" w:rsidRDefault="00A35BE7" w:rsidP="00A35BE7">
            <w:pPr>
              <w:pStyle w:val="section"/>
              <w:spacing w:before="0"/>
              <w:rPr>
                <w:b w:val="0"/>
              </w:rPr>
            </w:pPr>
            <w:r w:rsidRPr="00A35BE7">
              <w:rPr>
                <w:b w:val="0"/>
              </w:rPr>
              <w:t>I think using ICT will be difficult for me</w:t>
            </w:r>
          </w:p>
        </w:tc>
      </w:tr>
      <w:tr w:rsidR="00A35BE7" w14:paraId="6B22DDFD" w14:textId="77777777" w:rsidTr="00BD7040">
        <w:tc>
          <w:tcPr>
            <w:tcW w:w="421" w:type="dxa"/>
            <w:tcBorders>
              <w:top w:val="nil"/>
              <w:bottom w:val="single" w:sz="4" w:space="0" w:color="auto"/>
            </w:tcBorders>
          </w:tcPr>
          <w:p w14:paraId="32B68110" w14:textId="77777777" w:rsidR="00A35BE7" w:rsidRDefault="00A35BE7" w:rsidP="00A35BE7">
            <w:pPr>
              <w:pStyle w:val="section"/>
              <w:spacing w:before="0"/>
              <w:rPr>
                <w:b w:val="0"/>
              </w:rPr>
            </w:pPr>
          </w:p>
        </w:tc>
        <w:tc>
          <w:tcPr>
            <w:tcW w:w="1134" w:type="dxa"/>
            <w:tcBorders>
              <w:top w:val="nil"/>
              <w:bottom w:val="single" w:sz="4" w:space="0" w:color="auto"/>
            </w:tcBorders>
          </w:tcPr>
          <w:p w14:paraId="1E8217DC" w14:textId="3F336AC6" w:rsidR="00A35BE7" w:rsidRDefault="00A35BE7" w:rsidP="00A35BE7">
            <w:pPr>
              <w:pStyle w:val="section"/>
              <w:spacing w:before="0"/>
              <w:rPr>
                <w:b w:val="0"/>
              </w:rPr>
            </w:pPr>
            <w:r>
              <w:rPr>
                <w:b w:val="0"/>
              </w:rPr>
              <w:t>Item9</w:t>
            </w:r>
          </w:p>
        </w:tc>
        <w:tc>
          <w:tcPr>
            <w:tcW w:w="7506" w:type="dxa"/>
            <w:tcBorders>
              <w:top w:val="nil"/>
              <w:bottom w:val="single" w:sz="4" w:space="0" w:color="auto"/>
            </w:tcBorders>
          </w:tcPr>
          <w:p w14:paraId="7FDA0C9D" w14:textId="6D34BAED" w:rsidR="00A35BE7" w:rsidRDefault="00A35BE7" w:rsidP="00A35BE7">
            <w:pPr>
              <w:pStyle w:val="section"/>
              <w:spacing w:before="0"/>
              <w:rPr>
                <w:b w:val="0"/>
              </w:rPr>
            </w:pPr>
            <w:r w:rsidRPr="00A35BE7">
              <w:rPr>
                <w:b w:val="0"/>
                <w:lang w:val="en-GB"/>
              </w:rPr>
              <w:t>I don’t expect to use ICT much at work</w:t>
            </w:r>
          </w:p>
        </w:tc>
      </w:tr>
      <w:tr w:rsidR="00A35BE7" w14:paraId="00F534C4" w14:textId="77777777" w:rsidTr="00BD7040">
        <w:tc>
          <w:tcPr>
            <w:tcW w:w="421" w:type="dxa"/>
            <w:tcBorders>
              <w:bottom w:val="nil"/>
            </w:tcBorders>
          </w:tcPr>
          <w:p w14:paraId="33AB35F6" w14:textId="1AE43D57" w:rsidR="00A35BE7" w:rsidRDefault="00A35BE7" w:rsidP="00A35BE7">
            <w:pPr>
              <w:pStyle w:val="section"/>
              <w:spacing w:before="0"/>
              <w:rPr>
                <w:b w:val="0"/>
              </w:rPr>
            </w:pPr>
            <w:r>
              <w:rPr>
                <w:b w:val="0"/>
              </w:rPr>
              <w:t>3</w:t>
            </w:r>
          </w:p>
        </w:tc>
        <w:tc>
          <w:tcPr>
            <w:tcW w:w="1134" w:type="dxa"/>
            <w:tcBorders>
              <w:bottom w:val="nil"/>
            </w:tcBorders>
          </w:tcPr>
          <w:p w14:paraId="4A41EC5E" w14:textId="4642836D" w:rsidR="00A35BE7" w:rsidRDefault="00A35BE7" w:rsidP="00A35BE7">
            <w:pPr>
              <w:pStyle w:val="section"/>
              <w:spacing w:before="0"/>
              <w:rPr>
                <w:b w:val="0"/>
              </w:rPr>
            </w:pPr>
            <w:r>
              <w:rPr>
                <w:b w:val="0"/>
              </w:rPr>
              <w:t>Item14</w:t>
            </w:r>
          </w:p>
        </w:tc>
        <w:tc>
          <w:tcPr>
            <w:tcW w:w="7506" w:type="dxa"/>
            <w:tcBorders>
              <w:bottom w:val="nil"/>
            </w:tcBorders>
          </w:tcPr>
          <w:p w14:paraId="5E15AF5C" w14:textId="06B502D4" w:rsidR="00A35BE7" w:rsidRDefault="00A35BE7" w:rsidP="00A35BE7">
            <w:pPr>
              <w:pStyle w:val="section"/>
              <w:spacing w:before="0"/>
              <w:rPr>
                <w:b w:val="0"/>
              </w:rPr>
            </w:pPr>
            <w:r w:rsidRPr="00A35BE7">
              <w:rPr>
                <w:b w:val="0"/>
                <w:lang w:val="en-GB"/>
              </w:rPr>
              <w:t>It is important to know how to use ICT in order to get a teaching position</w:t>
            </w:r>
          </w:p>
        </w:tc>
      </w:tr>
      <w:tr w:rsidR="00A35BE7" w14:paraId="0AB07513" w14:textId="77777777" w:rsidTr="00BD7040">
        <w:tc>
          <w:tcPr>
            <w:tcW w:w="421" w:type="dxa"/>
            <w:tcBorders>
              <w:top w:val="nil"/>
              <w:bottom w:val="single" w:sz="4" w:space="0" w:color="auto"/>
            </w:tcBorders>
          </w:tcPr>
          <w:p w14:paraId="74350C26" w14:textId="77777777" w:rsidR="00A35BE7" w:rsidRDefault="00A35BE7" w:rsidP="00A35BE7">
            <w:pPr>
              <w:pStyle w:val="section"/>
              <w:spacing w:before="0"/>
              <w:rPr>
                <w:b w:val="0"/>
              </w:rPr>
            </w:pPr>
          </w:p>
        </w:tc>
        <w:tc>
          <w:tcPr>
            <w:tcW w:w="1134" w:type="dxa"/>
            <w:tcBorders>
              <w:top w:val="nil"/>
              <w:bottom w:val="single" w:sz="4" w:space="0" w:color="auto"/>
            </w:tcBorders>
          </w:tcPr>
          <w:p w14:paraId="321FF4E8" w14:textId="19E37697" w:rsidR="00A35BE7" w:rsidRDefault="00A35BE7" w:rsidP="00A35BE7">
            <w:pPr>
              <w:pStyle w:val="section"/>
              <w:spacing w:before="0"/>
              <w:rPr>
                <w:b w:val="0"/>
              </w:rPr>
            </w:pPr>
            <w:r>
              <w:rPr>
                <w:b w:val="0"/>
              </w:rPr>
              <w:t>Item18</w:t>
            </w:r>
          </w:p>
        </w:tc>
        <w:tc>
          <w:tcPr>
            <w:tcW w:w="7506" w:type="dxa"/>
            <w:tcBorders>
              <w:top w:val="nil"/>
              <w:bottom w:val="single" w:sz="4" w:space="0" w:color="auto"/>
            </w:tcBorders>
          </w:tcPr>
          <w:p w14:paraId="0F033FBA" w14:textId="674A9EB8" w:rsidR="00A35BE7" w:rsidRDefault="00A35BE7" w:rsidP="00A35BE7">
            <w:pPr>
              <w:pStyle w:val="section"/>
              <w:spacing w:before="0"/>
              <w:rPr>
                <w:b w:val="0"/>
              </w:rPr>
            </w:pPr>
            <w:r w:rsidRPr="00A35BE7">
              <w:rPr>
                <w:b w:val="0"/>
                <w:lang w:val="en-GB"/>
              </w:rPr>
              <w:t>ICT makes me feel uneasy</w:t>
            </w:r>
          </w:p>
        </w:tc>
      </w:tr>
      <w:tr w:rsidR="00A35BE7" w14:paraId="7CB21C8C" w14:textId="77777777" w:rsidTr="00BD7040">
        <w:tc>
          <w:tcPr>
            <w:tcW w:w="421" w:type="dxa"/>
            <w:tcBorders>
              <w:bottom w:val="nil"/>
            </w:tcBorders>
          </w:tcPr>
          <w:p w14:paraId="2DFCC6F5" w14:textId="2E881DB7" w:rsidR="00A35BE7" w:rsidRDefault="00A35BE7" w:rsidP="00A35BE7">
            <w:pPr>
              <w:pStyle w:val="section"/>
              <w:spacing w:before="0"/>
              <w:rPr>
                <w:b w:val="0"/>
              </w:rPr>
            </w:pPr>
            <w:r>
              <w:rPr>
                <w:b w:val="0"/>
              </w:rPr>
              <w:t>4</w:t>
            </w:r>
          </w:p>
        </w:tc>
        <w:tc>
          <w:tcPr>
            <w:tcW w:w="1134" w:type="dxa"/>
            <w:tcBorders>
              <w:bottom w:val="nil"/>
            </w:tcBorders>
          </w:tcPr>
          <w:p w14:paraId="5569661E" w14:textId="2988C28A" w:rsidR="00A35BE7" w:rsidRDefault="00A35BE7" w:rsidP="00A35BE7">
            <w:pPr>
              <w:pStyle w:val="section"/>
              <w:spacing w:before="0"/>
              <w:rPr>
                <w:b w:val="0"/>
              </w:rPr>
            </w:pPr>
            <w:r>
              <w:rPr>
                <w:b w:val="0"/>
              </w:rPr>
              <w:t>Item1</w:t>
            </w:r>
          </w:p>
        </w:tc>
        <w:tc>
          <w:tcPr>
            <w:tcW w:w="7506" w:type="dxa"/>
            <w:tcBorders>
              <w:bottom w:val="nil"/>
            </w:tcBorders>
          </w:tcPr>
          <w:p w14:paraId="477F60D1" w14:textId="789596AB" w:rsidR="00A35BE7" w:rsidRDefault="00A35BE7" w:rsidP="00A35BE7">
            <w:pPr>
              <w:pStyle w:val="section"/>
              <w:spacing w:before="0"/>
              <w:rPr>
                <w:b w:val="0"/>
              </w:rPr>
            </w:pPr>
            <w:r w:rsidRPr="00A35BE7">
              <w:rPr>
                <w:b w:val="0"/>
                <w:lang w:val="en-GB"/>
              </w:rPr>
              <w:t>Knowing how to use various ICT tools is a necessary skill for me</w:t>
            </w:r>
          </w:p>
        </w:tc>
      </w:tr>
      <w:tr w:rsidR="00A35BE7" w14:paraId="21487624" w14:textId="77777777" w:rsidTr="00BD7040">
        <w:tc>
          <w:tcPr>
            <w:tcW w:w="421" w:type="dxa"/>
            <w:tcBorders>
              <w:top w:val="nil"/>
            </w:tcBorders>
          </w:tcPr>
          <w:p w14:paraId="5E9EE3B0" w14:textId="77777777" w:rsidR="00A35BE7" w:rsidRDefault="00A35BE7" w:rsidP="00A35BE7">
            <w:pPr>
              <w:pStyle w:val="section"/>
              <w:spacing w:before="0"/>
              <w:rPr>
                <w:b w:val="0"/>
              </w:rPr>
            </w:pPr>
          </w:p>
        </w:tc>
        <w:tc>
          <w:tcPr>
            <w:tcW w:w="1134" w:type="dxa"/>
            <w:tcBorders>
              <w:top w:val="nil"/>
            </w:tcBorders>
          </w:tcPr>
          <w:p w14:paraId="1091B640" w14:textId="28221B1B" w:rsidR="00A35BE7" w:rsidRDefault="00A35BE7" w:rsidP="00A35BE7">
            <w:pPr>
              <w:pStyle w:val="section"/>
              <w:spacing w:before="0"/>
              <w:rPr>
                <w:b w:val="0"/>
              </w:rPr>
            </w:pPr>
            <w:r>
              <w:rPr>
                <w:b w:val="0"/>
              </w:rPr>
              <w:t>Item15</w:t>
            </w:r>
          </w:p>
        </w:tc>
        <w:tc>
          <w:tcPr>
            <w:tcW w:w="7506" w:type="dxa"/>
            <w:tcBorders>
              <w:top w:val="nil"/>
            </w:tcBorders>
          </w:tcPr>
          <w:p w14:paraId="41096A86" w14:textId="084125B5" w:rsidR="00A35BE7" w:rsidRDefault="00A35BE7" w:rsidP="00A35BE7">
            <w:pPr>
              <w:pStyle w:val="section"/>
              <w:spacing w:before="0"/>
              <w:rPr>
                <w:b w:val="0"/>
              </w:rPr>
            </w:pPr>
            <w:r w:rsidRPr="00A35BE7">
              <w:rPr>
                <w:b w:val="0"/>
                <w:lang w:val="en-GB"/>
              </w:rPr>
              <w:t>I know that if I work hard to learn about ICT, I will do well</w:t>
            </w:r>
          </w:p>
        </w:tc>
      </w:tr>
    </w:tbl>
    <w:p w14:paraId="49D3E649" w14:textId="5302D030" w:rsidR="00267D63" w:rsidRDefault="002D1482" w:rsidP="003152E4">
      <w:pPr>
        <w:pStyle w:val="section"/>
        <w:rPr>
          <w:b w:val="0"/>
        </w:rPr>
      </w:pPr>
      <w:r w:rsidRPr="00D42459">
        <w:rPr>
          <w:b w:val="0"/>
        </w:rPr>
        <w:lastRenderedPageBreak/>
        <w:t>The further analysis continues with 101 persons and 18 items that are good and indicate the sufficient fit to Rasch model for practical measurement purposes</w:t>
      </w:r>
      <w:r w:rsidR="00267D63">
        <w:rPr>
          <w:b w:val="0"/>
        </w:rPr>
        <w:t xml:space="preserve">. </w:t>
      </w:r>
      <w:r w:rsidR="001958C8">
        <w:rPr>
          <w:b w:val="0"/>
        </w:rPr>
        <w:t>Besides</w:t>
      </w:r>
      <w:r w:rsidR="008C357E">
        <w:rPr>
          <w:b w:val="0"/>
        </w:rPr>
        <w:t xml:space="preserve">, </w:t>
      </w:r>
      <w:r w:rsidR="001958C8">
        <w:rPr>
          <w:b w:val="0"/>
        </w:rPr>
        <w:t xml:space="preserve">some other properties of the Rasch model should be used as consideration in developing the instruments. </w:t>
      </w:r>
      <w:r w:rsidR="00DE3AF1">
        <w:rPr>
          <w:b w:val="0"/>
        </w:rPr>
        <w:t>Wright Maps is a graph represent</w:t>
      </w:r>
      <w:r w:rsidR="001958C8">
        <w:rPr>
          <w:b w:val="0"/>
        </w:rPr>
        <w:t>ing</w:t>
      </w:r>
      <w:r w:rsidR="00DE3AF1">
        <w:rPr>
          <w:b w:val="0"/>
        </w:rPr>
        <w:t xml:space="preserve"> the relationship between the measures of persons and items </w:t>
      </w:r>
      <w:r w:rsidR="00DE3AF1" w:rsidRPr="00DE3AF1">
        <w:rPr>
          <w:b w:val="0"/>
        </w:rPr>
        <w:fldChar w:fldCharType="begin"/>
      </w:r>
      <w:r w:rsidR="00DE3AF1" w:rsidRPr="00DE3AF1">
        <w:rPr>
          <w:b w:val="0"/>
        </w:rPr>
        <w:instrText xml:space="preserve"> ADDIN ZOTERO_ITEM CSL_CITATION {"citationID":"a2ko644729t","properties":{"formattedCitation":"(15)","plainCitation":"(15)","noteIndex":0},"citationItems":[{"id":845,"uris":["http://zotero.org/users/3009765/items/GEVQ9HND"],"uri":["http://zotero.org/users/3009765/items/GEVQ9HND"],"itemData":{"id":845,"type":"book","title":"Rasch Analysis in the Human Sciences","publisher":"Springer, Dordrecht","URL":"https://link.springer.com/book/10.1007%2F978-94-007-6857-4","author":[{"family":"Boone","given":"William J."},{"family":"Staver","given":"John R."},{"family":"Yale","given":"Melissa S."}],"issued":{"date-parts":[["2013"]]},"accessed":{"date-parts":[["2019",7,17]]}}}],"schema":"https://github.com/citation-style-language/schema/raw/master/csl-citation.json"} </w:instrText>
      </w:r>
      <w:r w:rsidR="00DE3AF1" w:rsidRPr="00DE3AF1">
        <w:rPr>
          <w:b w:val="0"/>
        </w:rPr>
        <w:fldChar w:fldCharType="separate"/>
      </w:r>
      <w:r w:rsidR="00DE3AF1" w:rsidRPr="00DE3AF1">
        <w:rPr>
          <w:b w:val="0"/>
          <w:lang w:val="en-US"/>
        </w:rPr>
        <w:t>(15)</w:t>
      </w:r>
      <w:r w:rsidR="00DE3AF1" w:rsidRPr="00DE3AF1">
        <w:rPr>
          <w:b w:val="0"/>
        </w:rPr>
        <w:fldChar w:fldCharType="end"/>
      </w:r>
      <w:r w:rsidR="00DE3AF1">
        <w:rPr>
          <w:b w:val="0"/>
        </w:rPr>
        <w:t xml:space="preserve">. The Wright maps of this study is presented </w:t>
      </w:r>
      <w:r w:rsidR="001958C8">
        <w:rPr>
          <w:b w:val="0"/>
        </w:rPr>
        <w:t>in</w:t>
      </w:r>
      <w:r w:rsidR="00DE3AF1">
        <w:rPr>
          <w:b w:val="0"/>
        </w:rPr>
        <w:t xml:space="preserve"> figure 1. </w:t>
      </w:r>
      <w:r w:rsidR="001958C8">
        <w:rPr>
          <w:b w:val="0"/>
        </w:rPr>
        <w:t>Many</w:t>
      </w:r>
      <w:r w:rsidR="00277A73">
        <w:rPr>
          <w:b w:val="0"/>
        </w:rPr>
        <w:t xml:space="preserve"> participants </w:t>
      </w:r>
      <w:r w:rsidR="001958C8">
        <w:rPr>
          <w:b w:val="0"/>
        </w:rPr>
        <w:t>readily</w:t>
      </w:r>
      <w:r w:rsidR="009A53F4">
        <w:rPr>
          <w:b w:val="0"/>
        </w:rPr>
        <w:t xml:space="preserve"> agree almost all of the items indicated by the higher level of mean than the items. There is </w:t>
      </w:r>
      <w:r w:rsidR="001958C8">
        <w:rPr>
          <w:b w:val="0"/>
        </w:rPr>
        <w:t xml:space="preserve">also </w:t>
      </w:r>
      <w:r w:rsidR="009A53F4">
        <w:rPr>
          <w:b w:val="0"/>
        </w:rPr>
        <w:t xml:space="preserve">a little gap between item8 and item 12 and between item 12 and item 1. </w:t>
      </w:r>
      <w:r w:rsidR="004648EC">
        <w:rPr>
          <w:b w:val="0"/>
        </w:rPr>
        <w:t>The analysis al</w:t>
      </w:r>
      <w:r w:rsidR="007B2E12">
        <w:rPr>
          <w:b w:val="0"/>
        </w:rPr>
        <w:t xml:space="preserve">so suggests some changes in </w:t>
      </w:r>
      <w:r w:rsidR="001958C8">
        <w:rPr>
          <w:b w:val="0"/>
        </w:rPr>
        <w:t xml:space="preserve">the </w:t>
      </w:r>
      <w:r w:rsidR="007B2E12">
        <w:rPr>
          <w:b w:val="0"/>
        </w:rPr>
        <w:t>consecutive form of instruments. Item 10 and item 5 appear to measure identical part of the attribute, and therefore, from measurement view, are redundant. This appears to also to be the case for items 17 and 9, items 14 and 18, and items 1 and 15. There will be only little measurement loss when those individual items are deleted.</w:t>
      </w:r>
    </w:p>
    <w:p w14:paraId="4B32097F" w14:textId="5270478D" w:rsidR="005D1B21" w:rsidRDefault="00961F4C" w:rsidP="003152E4">
      <w:pPr>
        <w:pStyle w:val="section"/>
      </w:pPr>
      <w:r>
        <w:t xml:space="preserve">Conclusion </w:t>
      </w:r>
    </w:p>
    <w:p w14:paraId="014B04DC" w14:textId="0409BDF9" w:rsidR="00DA3582" w:rsidRPr="00D42459" w:rsidRDefault="00D42459" w:rsidP="003152E4">
      <w:pPr>
        <w:pStyle w:val="section"/>
        <w:rPr>
          <w:b w:val="0"/>
        </w:rPr>
      </w:pPr>
      <w:r w:rsidRPr="00D42459">
        <w:rPr>
          <w:b w:val="0"/>
        </w:rPr>
        <w:t xml:space="preserve">The result reveals that there are </w:t>
      </w:r>
      <w:r w:rsidR="001958C8">
        <w:rPr>
          <w:b w:val="0"/>
        </w:rPr>
        <w:t>five</w:t>
      </w:r>
      <w:r w:rsidRPr="00D42459">
        <w:rPr>
          <w:b w:val="0"/>
        </w:rPr>
        <w:t xml:space="preserve"> outliers in term of person</w:t>
      </w:r>
      <w:r w:rsidR="00125754">
        <w:rPr>
          <w:b w:val="0"/>
        </w:rPr>
        <w:t>. C</w:t>
      </w:r>
      <w:r w:rsidRPr="00D42459">
        <w:rPr>
          <w:b w:val="0"/>
        </w:rPr>
        <w:t>onsequently, they should be eliminated. Then item fit test is conducted</w:t>
      </w:r>
      <w:r w:rsidR="00625C46">
        <w:rPr>
          <w:b w:val="0"/>
        </w:rPr>
        <w:t>,</w:t>
      </w:r>
      <w:r w:rsidRPr="00D42459">
        <w:rPr>
          <w:b w:val="0"/>
        </w:rPr>
        <w:t xml:space="preserve"> and it shows that two items (item19 &amp; item20) have the extreme value of outfit indices</w:t>
      </w:r>
      <w:r w:rsidR="00625C46">
        <w:rPr>
          <w:b w:val="0"/>
        </w:rPr>
        <w:t>,</w:t>
      </w:r>
      <w:r w:rsidRPr="00D42459">
        <w:rPr>
          <w:b w:val="0"/>
        </w:rPr>
        <w:t xml:space="preserve"> and it could not be retained. The further analysis continues with 101 persons and 18 items that are good and indicate the sufficient fit to Rasch model for practical measurement purposes.</w:t>
      </w:r>
    </w:p>
    <w:p w14:paraId="4617AC25" w14:textId="77777777" w:rsidR="00DA3582" w:rsidRDefault="00DA3582" w:rsidP="003152E4">
      <w:pPr>
        <w:pStyle w:val="section"/>
      </w:pPr>
      <w:r>
        <w:t xml:space="preserve">Reference </w:t>
      </w:r>
    </w:p>
    <w:p w14:paraId="644BC8C8" w14:textId="53EC2894" w:rsidR="003C33CF" w:rsidRDefault="003C33CF">
      <w:pPr>
        <w:pStyle w:val="BodyChar"/>
        <w:rPr>
          <w:rFonts w:ascii="Times New Roman" w:hAnsi="Times New Roman"/>
        </w:rPr>
      </w:pPr>
    </w:p>
    <w:p w14:paraId="21DD2C25" w14:textId="77777777" w:rsidR="00B07ECA" w:rsidRPr="00B07ECA" w:rsidRDefault="00465941" w:rsidP="00C9286B">
      <w:pPr>
        <w:pStyle w:val="Bibliography"/>
        <w:spacing w:after="0"/>
        <w:jc w:val="both"/>
        <w:rPr>
          <w:rFonts w:ascii="Times New Roman" w:hAnsi="Times New Roman"/>
          <w:color w:val="000000"/>
          <w:lang w:val="en-US"/>
        </w:rPr>
      </w:pPr>
      <w:r>
        <w:fldChar w:fldCharType="begin"/>
      </w:r>
      <w:r w:rsidR="00B07ECA">
        <w:instrText xml:space="preserve"> ADDIN ZOTERO_BIBL {"uncited":[],"omitted":[],"custom":[]} CSL_BIBLIOGRAPHY </w:instrText>
      </w:r>
      <w:r>
        <w:fldChar w:fldCharType="separate"/>
      </w:r>
      <w:r w:rsidR="00B07ECA" w:rsidRPr="00B07ECA">
        <w:rPr>
          <w:rFonts w:ascii="Times New Roman" w:hAnsi="Times New Roman"/>
          <w:color w:val="000000"/>
          <w:lang w:val="en-US"/>
        </w:rPr>
        <w:t xml:space="preserve">1. </w:t>
      </w:r>
      <w:r w:rsidR="00B07ECA" w:rsidRPr="00B07ECA">
        <w:rPr>
          <w:rFonts w:ascii="Times New Roman" w:hAnsi="Times New Roman"/>
          <w:color w:val="000000"/>
          <w:lang w:val="en-US"/>
        </w:rPr>
        <w:tab/>
        <w:t xml:space="preserve">Abeysekera L, Dawson P. Motivation and cognitive load in the flipped classroom: definition, rationale and a call for research - Higher Education Research &amp; Development - Volume 34, Issue 1. Routledge Taylor &amp; Francis Group. 2015;34(1):1 – 14. </w:t>
      </w:r>
    </w:p>
    <w:p w14:paraId="3CF33CDE"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2. </w:t>
      </w:r>
      <w:r w:rsidRPr="00B07ECA">
        <w:rPr>
          <w:rFonts w:ascii="Times New Roman" w:hAnsi="Times New Roman"/>
          <w:color w:val="000000"/>
          <w:lang w:val="en-US"/>
        </w:rPr>
        <w:tab/>
        <w:t xml:space="preserve">Thomas MOJ, Hong YY. Teacher Integration of Technology into Mathematics Learning. International Journal for Technology in Mathematics Education. 2013 Apr;20(2):69–84. </w:t>
      </w:r>
    </w:p>
    <w:p w14:paraId="5A72D7AE"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3. </w:t>
      </w:r>
      <w:r w:rsidRPr="00B07ECA">
        <w:rPr>
          <w:rFonts w:ascii="Times New Roman" w:hAnsi="Times New Roman"/>
          <w:color w:val="000000"/>
          <w:lang w:val="en-US"/>
        </w:rPr>
        <w:tab/>
        <w:t>Grugeon B, Lagrange J-B, Jarvis D, Alagic M, Das M, Hunscheidt D. Teacher Education Courses in Mathematics and Technology: Analyzing Views and Options. In: Hoyles C, Lagrange J-B, editors. Mathematics Education and Technology-Rethinking the Terrain [Internet]. Springer US; 2009 [cited 2016 Jun 8]. p. 329–45. (New ICMI Study Series). Available from: http://link.springer.com.proxy.library.adelaide.edu.au/chapter/10.1007/978-1-4419-0146-0_15</w:t>
      </w:r>
    </w:p>
    <w:p w14:paraId="02C90F8C"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4. </w:t>
      </w:r>
      <w:r w:rsidRPr="00B07ECA">
        <w:rPr>
          <w:rFonts w:ascii="Times New Roman" w:hAnsi="Times New Roman"/>
          <w:color w:val="000000"/>
          <w:lang w:val="en-US"/>
        </w:rPr>
        <w:tab/>
        <w:t xml:space="preserve">Johnston H. Shaping beliefs and attitudes: A handbook of attitude change strategies. University of Florida, Florida; 2001. </w:t>
      </w:r>
    </w:p>
    <w:p w14:paraId="76661F75"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5. </w:t>
      </w:r>
      <w:r w:rsidRPr="00B07ECA">
        <w:rPr>
          <w:rFonts w:ascii="Times New Roman" w:hAnsi="Times New Roman"/>
          <w:color w:val="000000"/>
          <w:lang w:val="en-US"/>
        </w:rPr>
        <w:tab/>
        <w:t xml:space="preserve">Richardson V. The role of attitudes and beliefs in learning to teach. Handbook of research on teacher education. 1996;2:102–119. </w:t>
      </w:r>
    </w:p>
    <w:p w14:paraId="46D1D526"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6. </w:t>
      </w:r>
      <w:r w:rsidRPr="00B07ECA">
        <w:rPr>
          <w:rFonts w:ascii="Times New Roman" w:hAnsi="Times New Roman"/>
          <w:color w:val="000000"/>
          <w:lang w:val="en-US"/>
        </w:rPr>
        <w:tab/>
        <w:t xml:space="preserve">Loyd BH, Loyd DE. The Reliability and Validity of an Instrument for the Assessment of Computer Attitudes. Educational and Psychological Measurement. 1985;45(4):903–908. </w:t>
      </w:r>
    </w:p>
    <w:p w14:paraId="7AEAF721"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7. </w:t>
      </w:r>
      <w:r w:rsidRPr="00B07ECA">
        <w:rPr>
          <w:rFonts w:ascii="Times New Roman" w:hAnsi="Times New Roman"/>
          <w:color w:val="000000"/>
          <w:lang w:val="en-US"/>
        </w:rPr>
        <w:tab/>
        <w:t xml:space="preserve">Lowther DL, Sullivan HJ. Teacher and technologist beliefs about educational technology. Educational Technology Research and Development. 1994;42(4):73–87. </w:t>
      </w:r>
    </w:p>
    <w:p w14:paraId="2317B582"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8. </w:t>
      </w:r>
      <w:r w:rsidRPr="00B07ECA">
        <w:rPr>
          <w:rFonts w:ascii="Times New Roman" w:hAnsi="Times New Roman"/>
          <w:color w:val="000000"/>
          <w:lang w:val="en-US"/>
        </w:rPr>
        <w:tab/>
        <w:t xml:space="preserve">Davis FD. User acceptance of information technology: system characteristics, user perceptions and behavioral impacts. International Journal of Man-Machine Studies. 1993;38(3):475–87. </w:t>
      </w:r>
    </w:p>
    <w:p w14:paraId="5F9B1444"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9. </w:t>
      </w:r>
      <w:r w:rsidRPr="00B07ECA">
        <w:rPr>
          <w:rFonts w:ascii="Times New Roman" w:hAnsi="Times New Roman"/>
          <w:color w:val="000000"/>
          <w:lang w:val="en-US"/>
        </w:rPr>
        <w:tab/>
        <w:t>McFarlane TA, Hoffman ER, Green KE. Teachers’ Attitudes toward Technology: Psychometric Evaluation of the Technology Attitude Survey. 1997 Mar [cited 2017 Sep 6]; Available from: https://eric.ed.gov/?id=ED411279</w:t>
      </w:r>
    </w:p>
    <w:p w14:paraId="5B655EF3"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0. </w:t>
      </w:r>
      <w:r w:rsidRPr="00B07ECA">
        <w:rPr>
          <w:rFonts w:ascii="Times New Roman" w:hAnsi="Times New Roman"/>
          <w:color w:val="000000"/>
          <w:lang w:val="en-US"/>
        </w:rPr>
        <w:tab/>
        <w:t xml:space="preserve">Fan X. Item Response Theory and Classical Test Theory: An Empirical Comparison of their Item/Person Statistics. Educational and Psychological Measurement. 1998 Jun 1;58(3):357–81. </w:t>
      </w:r>
    </w:p>
    <w:p w14:paraId="5AF87FD8"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1. </w:t>
      </w:r>
      <w:r w:rsidRPr="00B07ECA">
        <w:rPr>
          <w:rFonts w:ascii="Times New Roman" w:hAnsi="Times New Roman"/>
          <w:color w:val="000000"/>
          <w:lang w:val="en-US"/>
        </w:rPr>
        <w:tab/>
        <w:t>Boone WJ. Rasch Analysis for Instrument Development: Why, When, and How? CBE Life Sci Educ [Internet]. 2016 [cited 2017 Aug 21];15(4). Available from: http://www.ncbi.nlm.nih.gov/pmc/articles/PMC5132390/</w:t>
      </w:r>
    </w:p>
    <w:p w14:paraId="0A4D6D12"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2. </w:t>
      </w:r>
      <w:r w:rsidRPr="00B07ECA">
        <w:rPr>
          <w:rFonts w:ascii="Times New Roman" w:hAnsi="Times New Roman"/>
          <w:color w:val="000000"/>
          <w:lang w:val="en-US"/>
        </w:rPr>
        <w:tab/>
        <w:t xml:space="preserve">Bond T, Fox CM. Applying the Rasch Model: Fundamental Measurement in the Human Sciences, Third Edition. Routledge; 2015. 406 p. </w:t>
      </w:r>
    </w:p>
    <w:p w14:paraId="575DF8B8"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3. </w:t>
      </w:r>
      <w:r w:rsidRPr="00B07ECA">
        <w:rPr>
          <w:rFonts w:ascii="Times New Roman" w:hAnsi="Times New Roman"/>
          <w:color w:val="000000"/>
          <w:lang w:val="en-US"/>
        </w:rPr>
        <w:tab/>
        <w:t xml:space="preserve">Smith EV, Conrad KM, Chang K, Piazza J. An Introduction to Rasch Measurement for Scale Development and Person Assessment. Journal of Nursing Measurement. 2002 Dec 1;10(3):189–206. </w:t>
      </w:r>
    </w:p>
    <w:p w14:paraId="4B1B98FD"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lastRenderedPageBreak/>
        <w:t xml:space="preserve">14. </w:t>
      </w:r>
      <w:r w:rsidRPr="00B07ECA">
        <w:rPr>
          <w:rFonts w:ascii="Times New Roman" w:hAnsi="Times New Roman"/>
          <w:color w:val="000000"/>
          <w:lang w:val="en-US"/>
        </w:rPr>
        <w:tab/>
        <w:t xml:space="preserve">Wright BD, Mok MMC. An overview of the family of rasch measurement models. Introduction to rasch measurement: Theory, models and applications. 2004;1–24. </w:t>
      </w:r>
    </w:p>
    <w:p w14:paraId="7CC8FC32"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5. </w:t>
      </w:r>
      <w:r w:rsidRPr="00B07ECA">
        <w:rPr>
          <w:rFonts w:ascii="Times New Roman" w:hAnsi="Times New Roman"/>
          <w:color w:val="000000"/>
          <w:lang w:val="en-US"/>
        </w:rPr>
        <w:tab/>
        <w:t>Boone WJ, Staver JR, Yale MS. Rasch Analysis in the Human Sciences [Internet]. Springer, Dordrecht; 2013 [cited 2019 Jul 17]. Available from: https://link.springer.com/book/10.1007%2F978-94-007-6857-4</w:t>
      </w:r>
    </w:p>
    <w:p w14:paraId="458005A5"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6. </w:t>
      </w:r>
      <w:r w:rsidRPr="00B07ECA">
        <w:rPr>
          <w:rFonts w:ascii="Times New Roman" w:hAnsi="Times New Roman"/>
          <w:color w:val="000000"/>
          <w:lang w:val="en-US"/>
        </w:rPr>
        <w:tab/>
        <w:t xml:space="preserve">Sumintono B, Widhiarso W. Aplikasi model Rasch untuk penelitian ilmu-ilmu sosial (edisi revisi). Cimahi, Indonesia: Trim Komunikata Publishing House; 2014. 162 p. </w:t>
      </w:r>
    </w:p>
    <w:p w14:paraId="5B6571F7" w14:textId="77777777" w:rsidR="00B07ECA" w:rsidRPr="00B07ECA" w:rsidRDefault="00B07ECA" w:rsidP="00C9286B">
      <w:pPr>
        <w:pStyle w:val="Bibliography"/>
        <w:spacing w:after="0"/>
        <w:jc w:val="both"/>
        <w:rPr>
          <w:rFonts w:ascii="Times New Roman" w:hAnsi="Times New Roman"/>
          <w:color w:val="000000"/>
          <w:lang w:val="en-US"/>
        </w:rPr>
      </w:pPr>
      <w:r w:rsidRPr="00B07ECA">
        <w:rPr>
          <w:rFonts w:ascii="Times New Roman" w:hAnsi="Times New Roman"/>
          <w:color w:val="000000"/>
          <w:lang w:val="en-US"/>
        </w:rPr>
        <w:t xml:space="preserve">17. </w:t>
      </w:r>
      <w:r w:rsidRPr="00B07ECA">
        <w:rPr>
          <w:rFonts w:ascii="Times New Roman" w:hAnsi="Times New Roman"/>
          <w:color w:val="000000"/>
          <w:lang w:val="en-US"/>
        </w:rPr>
        <w:tab/>
        <w:t xml:space="preserve">Linacre JM. Sample size and item calibration stability. Rasch measurement transactions. 1994;7(4):328. </w:t>
      </w:r>
    </w:p>
    <w:p w14:paraId="7EECD2B5" w14:textId="7E7B21B1" w:rsidR="00A7083E" w:rsidRDefault="00465941" w:rsidP="00C9286B">
      <w:pPr>
        <w:pStyle w:val="BodyChar"/>
        <w:rPr>
          <w:rFonts w:ascii="Times New Roman" w:hAnsi="Times New Roman"/>
        </w:rPr>
      </w:pPr>
      <w:r>
        <w:rPr>
          <w:rFonts w:ascii="Times New Roman" w:hAnsi="Times New Roman"/>
        </w:rPr>
        <w:fldChar w:fldCharType="end"/>
      </w:r>
    </w:p>
    <w:p w14:paraId="6AE68708" w14:textId="77777777" w:rsidR="00EA3F4B" w:rsidRPr="003152E4" w:rsidRDefault="00EA3F4B" w:rsidP="003152E4">
      <w:pPr>
        <w:pStyle w:val="section"/>
      </w:pPr>
      <w:r w:rsidRPr="003152E4">
        <w:t>Acknowledgments</w:t>
      </w:r>
    </w:p>
    <w:p w14:paraId="496A84AC" w14:textId="77777777" w:rsidR="00746EA9" w:rsidRDefault="00746EA9">
      <w:pPr>
        <w:pStyle w:val="BodyChar"/>
        <w:rPr>
          <w:rFonts w:ascii="Times New Roman" w:hAnsi="Times New Roman"/>
        </w:rPr>
      </w:pPr>
    </w:p>
    <w:p w14:paraId="5E56CF40" w14:textId="36AB1B61" w:rsidR="00746EA9" w:rsidRDefault="00746EA9">
      <w:pPr>
        <w:pStyle w:val="BodyChar"/>
        <w:rPr>
          <w:rFonts w:ascii="Times New Roman" w:hAnsi="Times New Roman"/>
        </w:rPr>
      </w:pPr>
      <w:r>
        <w:rPr>
          <w:rFonts w:ascii="Times New Roman" w:hAnsi="Times New Roman"/>
        </w:rPr>
        <w:t xml:space="preserve">Author would like to </w:t>
      </w:r>
      <w:r w:rsidR="003152E4">
        <w:rPr>
          <w:rFonts w:ascii="Times New Roman" w:hAnsi="Times New Roman"/>
        </w:rPr>
        <w:t>thank to Indonesian Endowment Fund for Education for the financial support</w:t>
      </w:r>
      <w:r w:rsidR="00772216">
        <w:rPr>
          <w:rFonts w:ascii="Times New Roman" w:hAnsi="Times New Roman"/>
        </w:rPr>
        <w:t xml:space="preserve"> during the completion of the study and research.</w:t>
      </w:r>
    </w:p>
    <w:p w14:paraId="7D9035AD" w14:textId="77777777" w:rsidR="00746EA9" w:rsidRDefault="00746EA9">
      <w:pPr>
        <w:pStyle w:val="BodyChar"/>
        <w:rPr>
          <w:rFonts w:ascii="Times New Roman" w:hAnsi="Times New Roman"/>
        </w:rPr>
      </w:pPr>
    </w:p>
    <w:p w14:paraId="28D71FC4" w14:textId="568420B0" w:rsidR="00EA3F4B" w:rsidRPr="00CE57CF" w:rsidRDefault="00EA3F4B">
      <w:pPr>
        <w:pStyle w:val="BodyChar"/>
        <w:rPr>
          <w:rFonts w:ascii="Times New Roman" w:hAnsi="Times New Roman"/>
        </w:rPr>
      </w:pPr>
    </w:p>
    <w:sectPr w:rsidR="00EA3F4B" w:rsidRPr="00CE57CF" w:rsidSect="009A169E">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A9B2B" w14:textId="77777777" w:rsidR="00C1721D" w:rsidRDefault="00C1721D">
      <w:r>
        <w:separator/>
      </w:r>
    </w:p>
  </w:endnote>
  <w:endnote w:type="continuationSeparator" w:id="0">
    <w:p w14:paraId="4522EFD7" w14:textId="77777777" w:rsidR="00C1721D" w:rsidRDefault="00C17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mbria"/>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520B8" w14:textId="77777777" w:rsidR="00C1721D" w:rsidRPr="00043761" w:rsidRDefault="00C1721D">
      <w:pPr>
        <w:pStyle w:val="Bulleted"/>
        <w:numPr>
          <w:ilvl w:val="0"/>
          <w:numId w:val="0"/>
        </w:numPr>
        <w:rPr>
          <w:rFonts w:ascii="Sabon" w:hAnsi="Sabon"/>
          <w:color w:val="auto"/>
          <w:szCs w:val="20"/>
        </w:rPr>
      </w:pPr>
      <w:r>
        <w:separator/>
      </w:r>
    </w:p>
  </w:footnote>
  <w:footnote w:type="continuationSeparator" w:id="0">
    <w:p w14:paraId="04BA9F1E" w14:textId="77777777" w:rsidR="00C1721D" w:rsidRDefault="00C172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E7A15" w14:textId="77777777" w:rsidR="00B6530E" w:rsidRDefault="00B6530E">
    <w:pPr>
      <w:pStyle w:val="Header"/>
    </w:pPr>
  </w:p>
  <w:p w14:paraId="262E51FC" w14:textId="77777777" w:rsidR="00B6530E" w:rsidRDefault="00B6530E">
    <w:pPr>
      <w:pStyle w:val="Header"/>
    </w:pPr>
  </w:p>
  <w:p w14:paraId="5A0BFD59" w14:textId="77777777" w:rsidR="00B6530E" w:rsidRDefault="00B6530E">
    <w:pPr>
      <w:pStyle w:val="Header"/>
    </w:pPr>
  </w:p>
  <w:p w14:paraId="19032024" w14:textId="77777777" w:rsidR="00B6530E" w:rsidRDefault="00B6530E">
    <w:pPr>
      <w:pStyle w:val="Header"/>
    </w:pPr>
  </w:p>
  <w:p w14:paraId="27F4D2A1" w14:textId="77777777" w:rsidR="00B6530E" w:rsidRDefault="00B6530E">
    <w:pPr>
      <w:pStyle w:val="Header"/>
    </w:pPr>
  </w:p>
  <w:p w14:paraId="76414440" w14:textId="77777777" w:rsidR="00B6530E" w:rsidRDefault="00B653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953659"/>
    <w:multiLevelType w:val="hybridMultilevel"/>
    <w:tmpl w:val="5A8070A2"/>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3674376B"/>
    <w:multiLevelType w:val="hybridMultilevel"/>
    <w:tmpl w:val="90DA674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63FF09B4"/>
    <w:multiLevelType w:val="multilevel"/>
    <w:tmpl w:val="68D64634"/>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6F682EF0"/>
    <w:multiLevelType w:val="hybridMultilevel"/>
    <w:tmpl w:val="F404BF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5B85C57"/>
    <w:multiLevelType w:val="hybridMultilevel"/>
    <w:tmpl w:val="F404BF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7"/>
  </w:num>
  <w:num w:numId="13">
    <w:abstractNumId w:val="14"/>
  </w:num>
  <w:num w:numId="14">
    <w:abstractNumId w:val="10"/>
  </w:num>
  <w:num w:numId="15">
    <w:abstractNumId w:val="21"/>
  </w:num>
  <w:num w:numId="16">
    <w:abstractNumId w:val="12"/>
  </w:num>
  <w:num w:numId="17">
    <w:abstractNumId w:val="11"/>
  </w:num>
  <w:num w:numId="18">
    <w:abstractNumId w:val="18"/>
  </w:num>
  <w:num w:numId="19">
    <w:abstractNumId w:val="18"/>
  </w:num>
  <w:num w:numId="20">
    <w:abstractNumId w:val="13"/>
  </w:num>
  <w:num w:numId="21">
    <w:abstractNumId w:val="19"/>
  </w:num>
  <w:num w:numId="22">
    <w:abstractNumId w:val="20"/>
  </w:num>
  <w:num w:numId="23">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00F8A"/>
    <w:rsid w:val="0000236B"/>
    <w:rsid w:val="00011357"/>
    <w:rsid w:val="0004515E"/>
    <w:rsid w:val="00047C3A"/>
    <w:rsid w:val="00053B07"/>
    <w:rsid w:val="000660AC"/>
    <w:rsid w:val="000664D7"/>
    <w:rsid w:val="0006764E"/>
    <w:rsid w:val="00070CF2"/>
    <w:rsid w:val="00072966"/>
    <w:rsid w:val="0007778D"/>
    <w:rsid w:val="00083A01"/>
    <w:rsid w:val="000A1B30"/>
    <w:rsid w:val="000A6E96"/>
    <w:rsid w:val="000B5B98"/>
    <w:rsid w:val="000C3CBD"/>
    <w:rsid w:val="000E5D31"/>
    <w:rsid w:val="001174CF"/>
    <w:rsid w:val="00122CD1"/>
    <w:rsid w:val="00125754"/>
    <w:rsid w:val="00125F3E"/>
    <w:rsid w:val="00137524"/>
    <w:rsid w:val="00162638"/>
    <w:rsid w:val="00165E82"/>
    <w:rsid w:val="0017062B"/>
    <w:rsid w:val="00173C8C"/>
    <w:rsid w:val="00177C41"/>
    <w:rsid w:val="00180BDE"/>
    <w:rsid w:val="00190F02"/>
    <w:rsid w:val="00193E8F"/>
    <w:rsid w:val="001958C8"/>
    <w:rsid w:val="00195D4C"/>
    <w:rsid w:val="00196DA6"/>
    <w:rsid w:val="001A2461"/>
    <w:rsid w:val="001B36F2"/>
    <w:rsid w:val="001F08B5"/>
    <w:rsid w:val="001F3B32"/>
    <w:rsid w:val="001F5DBA"/>
    <w:rsid w:val="002052D4"/>
    <w:rsid w:val="002367BB"/>
    <w:rsid w:val="00241995"/>
    <w:rsid w:val="00245E4E"/>
    <w:rsid w:val="00252E87"/>
    <w:rsid w:val="00254546"/>
    <w:rsid w:val="0025793C"/>
    <w:rsid w:val="002642E5"/>
    <w:rsid w:val="00265493"/>
    <w:rsid w:val="00267D63"/>
    <w:rsid w:val="00277A73"/>
    <w:rsid w:val="002847F9"/>
    <w:rsid w:val="002873C6"/>
    <w:rsid w:val="002A1826"/>
    <w:rsid w:val="002A7DB7"/>
    <w:rsid w:val="002B7736"/>
    <w:rsid w:val="002C324D"/>
    <w:rsid w:val="002D1482"/>
    <w:rsid w:val="002F65E1"/>
    <w:rsid w:val="00300009"/>
    <w:rsid w:val="0030674E"/>
    <w:rsid w:val="003152E4"/>
    <w:rsid w:val="00335E1D"/>
    <w:rsid w:val="003433FD"/>
    <w:rsid w:val="00350AB6"/>
    <w:rsid w:val="00355330"/>
    <w:rsid w:val="003608F8"/>
    <w:rsid w:val="003635D0"/>
    <w:rsid w:val="003813B4"/>
    <w:rsid w:val="00381A0E"/>
    <w:rsid w:val="00397169"/>
    <w:rsid w:val="003A56E0"/>
    <w:rsid w:val="003B0ABF"/>
    <w:rsid w:val="003C33CF"/>
    <w:rsid w:val="003D649C"/>
    <w:rsid w:val="003D70C7"/>
    <w:rsid w:val="00405D3C"/>
    <w:rsid w:val="004214A1"/>
    <w:rsid w:val="00427499"/>
    <w:rsid w:val="004525D5"/>
    <w:rsid w:val="004648EC"/>
    <w:rsid w:val="00464F48"/>
    <w:rsid w:val="00465941"/>
    <w:rsid w:val="00475813"/>
    <w:rsid w:val="00480964"/>
    <w:rsid w:val="00480A2E"/>
    <w:rsid w:val="00481935"/>
    <w:rsid w:val="0049148B"/>
    <w:rsid w:val="004B0BB3"/>
    <w:rsid w:val="004B3E0D"/>
    <w:rsid w:val="004B7EDF"/>
    <w:rsid w:val="004C3E97"/>
    <w:rsid w:val="00521505"/>
    <w:rsid w:val="00521A70"/>
    <w:rsid w:val="00523AA0"/>
    <w:rsid w:val="00541D15"/>
    <w:rsid w:val="0054263B"/>
    <w:rsid w:val="005439DF"/>
    <w:rsid w:val="00553991"/>
    <w:rsid w:val="0055419C"/>
    <w:rsid w:val="00555D89"/>
    <w:rsid w:val="00570DB6"/>
    <w:rsid w:val="00570FA7"/>
    <w:rsid w:val="00571907"/>
    <w:rsid w:val="0057305C"/>
    <w:rsid w:val="005766DE"/>
    <w:rsid w:val="0058661F"/>
    <w:rsid w:val="00590E7E"/>
    <w:rsid w:val="005915C4"/>
    <w:rsid w:val="00594168"/>
    <w:rsid w:val="00595BA9"/>
    <w:rsid w:val="005A0F12"/>
    <w:rsid w:val="005C24F9"/>
    <w:rsid w:val="005C3A71"/>
    <w:rsid w:val="005D1B21"/>
    <w:rsid w:val="005D6F16"/>
    <w:rsid w:val="005E413E"/>
    <w:rsid w:val="005F03B4"/>
    <w:rsid w:val="005F2D38"/>
    <w:rsid w:val="005F655F"/>
    <w:rsid w:val="006009E1"/>
    <w:rsid w:val="00600B5E"/>
    <w:rsid w:val="00624801"/>
    <w:rsid w:val="00625C46"/>
    <w:rsid w:val="006278F6"/>
    <w:rsid w:val="0063127E"/>
    <w:rsid w:val="00636802"/>
    <w:rsid w:val="00640743"/>
    <w:rsid w:val="00644711"/>
    <w:rsid w:val="006478DE"/>
    <w:rsid w:val="00651FC2"/>
    <w:rsid w:val="00665354"/>
    <w:rsid w:val="00665B2E"/>
    <w:rsid w:val="006A37D8"/>
    <w:rsid w:val="006B3A5B"/>
    <w:rsid w:val="006B51FA"/>
    <w:rsid w:val="006D7695"/>
    <w:rsid w:val="006E490A"/>
    <w:rsid w:val="006E52C4"/>
    <w:rsid w:val="007136B4"/>
    <w:rsid w:val="00721922"/>
    <w:rsid w:val="00732083"/>
    <w:rsid w:val="0073578A"/>
    <w:rsid w:val="00736E47"/>
    <w:rsid w:val="00743765"/>
    <w:rsid w:val="00746EA9"/>
    <w:rsid w:val="00754436"/>
    <w:rsid w:val="0075707B"/>
    <w:rsid w:val="00762521"/>
    <w:rsid w:val="00772216"/>
    <w:rsid w:val="00772A34"/>
    <w:rsid w:val="007739CA"/>
    <w:rsid w:val="00782FFD"/>
    <w:rsid w:val="00783161"/>
    <w:rsid w:val="00783E20"/>
    <w:rsid w:val="00795FD5"/>
    <w:rsid w:val="007A0C61"/>
    <w:rsid w:val="007A5ED1"/>
    <w:rsid w:val="007B104A"/>
    <w:rsid w:val="007B1E88"/>
    <w:rsid w:val="007B2E12"/>
    <w:rsid w:val="007C42C2"/>
    <w:rsid w:val="007C7DAF"/>
    <w:rsid w:val="007D5732"/>
    <w:rsid w:val="007E1147"/>
    <w:rsid w:val="007E14A6"/>
    <w:rsid w:val="007F3945"/>
    <w:rsid w:val="007F512F"/>
    <w:rsid w:val="00801B57"/>
    <w:rsid w:val="0081702D"/>
    <w:rsid w:val="00820E21"/>
    <w:rsid w:val="008213E8"/>
    <w:rsid w:val="00823E99"/>
    <w:rsid w:val="008323A1"/>
    <w:rsid w:val="00850017"/>
    <w:rsid w:val="008636BE"/>
    <w:rsid w:val="008641A8"/>
    <w:rsid w:val="0087524E"/>
    <w:rsid w:val="0088792C"/>
    <w:rsid w:val="008A083D"/>
    <w:rsid w:val="008A1444"/>
    <w:rsid w:val="008C357E"/>
    <w:rsid w:val="008D627F"/>
    <w:rsid w:val="008D668D"/>
    <w:rsid w:val="008E20F8"/>
    <w:rsid w:val="008E244E"/>
    <w:rsid w:val="00903198"/>
    <w:rsid w:val="00911410"/>
    <w:rsid w:val="009146FE"/>
    <w:rsid w:val="00935719"/>
    <w:rsid w:val="009406AF"/>
    <w:rsid w:val="0094641B"/>
    <w:rsid w:val="009536E7"/>
    <w:rsid w:val="00961F4C"/>
    <w:rsid w:val="00982109"/>
    <w:rsid w:val="009A169E"/>
    <w:rsid w:val="009A53F4"/>
    <w:rsid w:val="009B5CA5"/>
    <w:rsid w:val="009C2E85"/>
    <w:rsid w:val="009C4CB8"/>
    <w:rsid w:val="009D29F8"/>
    <w:rsid w:val="009E036A"/>
    <w:rsid w:val="009E0BE0"/>
    <w:rsid w:val="009E4E72"/>
    <w:rsid w:val="00A009AE"/>
    <w:rsid w:val="00A00F89"/>
    <w:rsid w:val="00A02FAE"/>
    <w:rsid w:val="00A0727C"/>
    <w:rsid w:val="00A27E4F"/>
    <w:rsid w:val="00A34F81"/>
    <w:rsid w:val="00A35BE7"/>
    <w:rsid w:val="00A5142E"/>
    <w:rsid w:val="00A7083E"/>
    <w:rsid w:val="00A75A3D"/>
    <w:rsid w:val="00A76663"/>
    <w:rsid w:val="00AA2421"/>
    <w:rsid w:val="00AB04DC"/>
    <w:rsid w:val="00AB5101"/>
    <w:rsid w:val="00AD0C50"/>
    <w:rsid w:val="00AE66BA"/>
    <w:rsid w:val="00AF09B7"/>
    <w:rsid w:val="00AF2827"/>
    <w:rsid w:val="00B07ECA"/>
    <w:rsid w:val="00B15C54"/>
    <w:rsid w:val="00B34CE5"/>
    <w:rsid w:val="00B50E47"/>
    <w:rsid w:val="00B63455"/>
    <w:rsid w:val="00B6530E"/>
    <w:rsid w:val="00B710D0"/>
    <w:rsid w:val="00B715F9"/>
    <w:rsid w:val="00B82E39"/>
    <w:rsid w:val="00B8333A"/>
    <w:rsid w:val="00B8476D"/>
    <w:rsid w:val="00B968A4"/>
    <w:rsid w:val="00B96C42"/>
    <w:rsid w:val="00BB51D1"/>
    <w:rsid w:val="00BC1D18"/>
    <w:rsid w:val="00BD7040"/>
    <w:rsid w:val="00BF3795"/>
    <w:rsid w:val="00C036F5"/>
    <w:rsid w:val="00C10818"/>
    <w:rsid w:val="00C10969"/>
    <w:rsid w:val="00C1721D"/>
    <w:rsid w:val="00C3381C"/>
    <w:rsid w:val="00C65699"/>
    <w:rsid w:val="00C76E7E"/>
    <w:rsid w:val="00C9286B"/>
    <w:rsid w:val="00C93DE6"/>
    <w:rsid w:val="00C94048"/>
    <w:rsid w:val="00CA11C7"/>
    <w:rsid w:val="00CA7268"/>
    <w:rsid w:val="00CB1691"/>
    <w:rsid w:val="00CD0332"/>
    <w:rsid w:val="00CD062D"/>
    <w:rsid w:val="00CD6E66"/>
    <w:rsid w:val="00CE42A5"/>
    <w:rsid w:val="00CE57CF"/>
    <w:rsid w:val="00CE5963"/>
    <w:rsid w:val="00CF11B3"/>
    <w:rsid w:val="00D1242F"/>
    <w:rsid w:val="00D20670"/>
    <w:rsid w:val="00D218E0"/>
    <w:rsid w:val="00D21DD8"/>
    <w:rsid w:val="00D30CE7"/>
    <w:rsid w:val="00D30FD0"/>
    <w:rsid w:val="00D3381C"/>
    <w:rsid w:val="00D34EC8"/>
    <w:rsid w:val="00D42459"/>
    <w:rsid w:val="00D56CDF"/>
    <w:rsid w:val="00D65881"/>
    <w:rsid w:val="00DA3582"/>
    <w:rsid w:val="00DA5446"/>
    <w:rsid w:val="00DB0EC2"/>
    <w:rsid w:val="00DB46A4"/>
    <w:rsid w:val="00DE3AF1"/>
    <w:rsid w:val="00DE6302"/>
    <w:rsid w:val="00DF25D7"/>
    <w:rsid w:val="00DF7BF7"/>
    <w:rsid w:val="00E06C48"/>
    <w:rsid w:val="00E0754F"/>
    <w:rsid w:val="00E11B23"/>
    <w:rsid w:val="00E13813"/>
    <w:rsid w:val="00E13AAE"/>
    <w:rsid w:val="00E2456D"/>
    <w:rsid w:val="00E27661"/>
    <w:rsid w:val="00E27773"/>
    <w:rsid w:val="00E46EA6"/>
    <w:rsid w:val="00E573FD"/>
    <w:rsid w:val="00E75FED"/>
    <w:rsid w:val="00E8116E"/>
    <w:rsid w:val="00E87977"/>
    <w:rsid w:val="00EA3F4B"/>
    <w:rsid w:val="00EA6FC7"/>
    <w:rsid w:val="00EB7FCE"/>
    <w:rsid w:val="00EC70A9"/>
    <w:rsid w:val="00ED65FB"/>
    <w:rsid w:val="00EF79D2"/>
    <w:rsid w:val="00F07246"/>
    <w:rsid w:val="00F13523"/>
    <w:rsid w:val="00F30F4C"/>
    <w:rsid w:val="00F32697"/>
    <w:rsid w:val="00F408CC"/>
    <w:rsid w:val="00F54C45"/>
    <w:rsid w:val="00F5529F"/>
    <w:rsid w:val="00F70E7A"/>
    <w:rsid w:val="00F821D8"/>
    <w:rsid w:val="00F835C9"/>
    <w:rsid w:val="00F93A39"/>
    <w:rsid w:val="00F93D97"/>
    <w:rsid w:val="00F979C1"/>
    <w:rsid w:val="00FA135E"/>
    <w:rsid w:val="00FA24AC"/>
    <w:rsid w:val="00FD0EDA"/>
    <w:rsid w:val="00FD3975"/>
    <w:rsid w:val="00FE626B"/>
    <w:rsid w:val="00FF7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4075CC"/>
  <w15:docId w15:val="{0C256AB5-9AAB-EB48-BDA9-CECFCA1D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2C2"/>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3152E4"/>
    <w:pPr>
      <w:tabs>
        <w:tab w:val="left" w:pos="567"/>
      </w:tabs>
      <w:spacing w:before="240"/>
      <w:jc w:val="both"/>
    </w:pPr>
    <w:rPr>
      <w:b/>
      <w:color w:val="000000"/>
      <w:sz w:val="22"/>
      <w:szCs w:val="22"/>
      <w:lang w:val="en-AU"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3152E4"/>
    <w:rPr>
      <w:b/>
      <w:color w:val="000000"/>
      <w:sz w:val="22"/>
      <w:szCs w:val="22"/>
      <w:lang w:val="en-AU"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Authorname">
    <w:name w:val="Author name"/>
    <w:rsid w:val="00DF25D7"/>
    <w:pPr>
      <w:suppressAutoHyphens/>
      <w:spacing w:before="240"/>
      <w:jc w:val="center"/>
    </w:pPr>
    <w:rPr>
      <w:rFonts w:eastAsia="Arial"/>
      <w:b/>
      <w:sz w:val="24"/>
      <w:lang w:val="en-US" w:eastAsia="ar-SA"/>
    </w:rPr>
  </w:style>
  <w:style w:type="paragraph" w:styleId="ListParagraph">
    <w:name w:val="List Paragraph"/>
    <w:basedOn w:val="Normal"/>
    <w:uiPriority w:val="34"/>
    <w:qFormat/>
    <w:rsid w:val="002A7DB7"/>
    <w:pPr>
      <w:ind w:left="720"/>
      <w:contextualSpacing/>
    </w:pPr>
  </w:style>
  <w:style w:type="paragraph" w:styleId="Bibliography">
    <w:name w:val="Bibliography"/>
    <w:basedOn w:val="Normal"/>
    <w:next w:val="Normal"/>
    <w:uiPriority w:val="37"/>
    <w:unhideWhenUsed/>
    <w:rsid w:val="00465941"/>
    <w:pPr>
      <w:tabs>
        <w:tab w:val="left" w:pos="500"/>
      </w:tabs>
      <w:spacing w:after="240"/>
      <w:ind w:left="504" w:hanging="504"/>
    </w:pPr>
  </w:style>
  <w:style w:type="character" w:styleId="PlaceholderText">
    <w:name w:val="Placeholder Text"/>
    <w:basedOn w:val="DefaultParagraphFont"/>
    <w:uiPriority w:val="99"/>
    <w:semiHidden/>
    <w:rsid w:val="00B8333A"/>
    <w:rPr>
      <w:color w:val="808080"/>
    </w:rPr>
  </w:style>
  <w:style w:type="table" w:customStyle="1" w:styleId="TableGrid10">
    <w:name w:val="Table Grid1"/>
    <w:basedOn w:val="TableNormal"/>
    <w:next w:val="TableGrid"/>
    <w:uiPriority w:val="59"/>
    <w:rsid w:val="007C42C2"/>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067279">
      <w:bodyDiv w:val="1"/>
      <w:marLeft w:val="0"/>
      <w:marRight w:val="0"/>
      <w:marTop w:val="0"/>
      <w:marBottom w:val="0"/>
      <w:divBdr>
        <w:top w:val="none" w:sz="0" w:space="0" w:color="auto"/>
        <w:left w:val="none" w:sz="0" w:space="0" w:color="auto"/>
        <w:bottom w:val="none" w:sz="0" w:space="0" w:color="auto"/>
        <w:right w:val="none" w:sz="0" w:space="0" w:color="auto"/>
      </w:divBdr>
      <w:divsChild>
        <w:div w:id="1593854191">
          <w:marLeft w:val="0"/>
          <w:marRight w:val="0"/>
          <w:marTop w:val="0"/>
          <w:marBottom w:val="0"/>
          <w:divBdr>
            <w:top w:val="none" w:sz="0" w:space="0" w:color="auto"/>
            <w:left w:val="none" w:sz="0" w:space="0" w:color="auto"/>
            <w:bottom w:val="none" w:sz="0" w:space="0" w:color="auto"/>
            <w:right w:val="none" w:sz="0" w:space="0" w:color="auto"/>
          </w:divBdr>
          <w:divsChild>
            <w:div w:id="1057364759">
              <w:marLeft w:val="0"/>
              <w:marRight w:val="0"/>
              <w:marTop w:val="0"/>
              <w:marBottom w:val="0"/>
              <w:divBdr>
                <w:top w:val="none" w:sz="0" w:space="0" w:color="auto"/>
                <w:left w:val="none" w:sz="0" w:space="0" w:color="auto"/>
                <w:bottom w:val="none" w:sz="0" w:space="0" w:color="auto"/>
                <w:right w:val="none" w:sz="0" w:space="0" w:color="auto"/>
              </w:divBdr>
              <w:divsChild>
                <w:div w:id="9261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555911">
      <w:bodyDiv w:val="1"/>
      <w:marLeft w:val="0"/>
      <w:marRight w:val="0"/>
      <w:marTop w:val="0"/>
      <w:marBottom w:val="0"/>
      <w:divBdr>
        <w:top w:val="none" w:sz="0" w:space="0" w:color="auto"/>
        <w:left w:val="none" w:sz="0" w:space="0" w:color="auto"/>
        <w:bottom w:val="none" w:sz="0" w:space="0" w:color="auto"/>
        <w:right w:val="none" w:sz="0" w:space="0" w:color="auto"/>
      </w:divBdr>
      <w:divsChild>
        <w:div w:id="1948998853">
          <w:marLeft w:val="0"/>
          <w:marRight w:val="0"/>
          <w:marTop w:val="0"/>
          <w:marBottom w:val="0"/>
          <w:divBdr>
            <w:top w:val="none" w:sz="0" w:space="0" w:color="auto"/>
            <w:left w:val="none" w:sz="0" w:space="0" w:color="auto"/>
            <w:bottom w:val="none" w:sz="0" w:space="0" w:color="auto"/>
            <w:right w:val="none" w:sz="0" w:space="0" w:color="auto"/>
          </w:divBdr>
          <w:divsChild>
            <w:div w:id="1508206258">
              <w:marLeft w:val="0"/>
              <w:marRight w:val="0"/>
              <w:marTop w:val="0"/>
              <w:marBottom w:val="0"/>
              <w:divBdr>
                <w:top w:val="none" w:sz="0" w:space="0" w:color="auto"/>
                <w:left w:val="none" w:sz="0" w:space="0" w:color="auto"/>
                <w:bottom w:val="none" w:sz="0" w:space="0" w:color="auto"/>
                <w:right w:val="none" w:sz="0" w:space="0" w:color="auto"/>
              </w:divBdr>
              <w:divsChild>
                <w:div w:id="67279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927296">
      <w:bodyDiv w:val="1"/>
      <w:marLeft w:val="0"/>
      <w:marRight w:val="0"/>
      <w:marTop w:val="0"/>
      <w:marBottom w:val="0"/>
      <w:divBdr>
        <w:top w:val="none" w:sz="0" w:space="0" w:color="auto"/>
        <w:left w:val="none" w:sz="0" w:space="0" w:color="auto"/>
        <w:bottom w:val="none" w:sz="0" w:space="0" w:color="auto"/>
        <w:right w:val="none" w:sz="0" w:space="0" w:color="auto"/>
      </w:divBdr>
      <w:divsChild>
        <w:div w:id="1709720665">
          <w:marLeft w:val="0"/>
          <w:marRight w:val="0"/>
          <w:marTop w:val="0"/>
          <w:marBottom w:val="0"/>
          <w:divBdr>
            <w:top w:val="none" w:sz="0" w:space="0" w:color="auto"/>
            <w:left w:val="none" w:sz="0" w:space="0" w:color="auto"/>
            <w:bottom w:val="none" w:sz="0" w:space="0" w:color="auto"/>
            <w:right w:val="none" w:sz="0" w:space="0" w:color="auto"/>
          </w:divBdr>
          <w:divsChild>
            <w:div w:id="541746956">
              <w:marLeft w:val="0"/>
              <w:marRight w:val="0"/>
              <w:marTop w:val="0"/>
              <w:marBottom w:val="0"/>
              <w:divBdr>
                <w:top w:val="none" w:sz="0" w:space="0" w:color="auto"/>
                <w:left w:val="none" w:sz="0" w:space="0" w:color="auto"/>
                <w:bottom w:val="none" w:sz="0" w:space="0" w:color="auto"/>
                <w:right w:val="none" w:sz="0" w:space="0" w:color="auto"/>
              </w:divBdr>
              <w:divsChild>
                <w:div w:id="67943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65354">
      <w:bodyDiv w:val="1"/>
      <w:marLeft w:val="0"/>
      <w:marRight w:val="0"/>
      <w:marTop w:val="0"/>
      <w:marBottom w:val="0"/>
      <w:divBdr>
        <w:top w:val="none" w:sz="0" w:space="0" w:color="auto"/>
        <w:left w:val="none" w:sz="0" w:space="0" w:color="auto"/>
        <w:bottom w:val="none" w:sz="0" w:space="0" w:color="auto"/>
        <w:right w:val="none" w:sz="0" w:space="0" w:color="auto"/>
      </w:divBdr>
      <w:divsChild>
        <w:div w:id="1414008243">
          <w:marLeft w:val="0"/>
          <w:marRight w:val="0"/>
          <w:marTop w:val="0"/>
          <w:marBottom w:val="0"/>
          <w:divBdr>
            <w:top w:val="none" w:sz="0" w:space="0" w:color="auto"/>
            <w:left w:val="none" w:sz="0" w:space="0" w:color="auto"/>
            <w:bottom w:val="none" w:sz="0" w:space="0" w:color="auto"/>
            <w:right w:val="none" w:sz="0" w:space="0" w:color="auto"/>
          </w:divBdr>
          <w:divsChild>
            <w:div w:id="317349847">
              <w:marLeft w:val="0"/>
              <w:marRight w:val="0"/>
              <w:marTop w:val="0"/>
              <w:marBottom w:val="0"/>
              <w:divBdr>
                <w:top w:val="none" w:sz="0" w:space="0" w:color="auto"/>
                <w:left w:val="none" w:sz="0" w:space="0" w:color="auto"/>
                <w:bottom w:val="none" w:sz="0" w:space="0" w:color="auto"/>
                <w:right w:val="none" w:sz="0" w:space="0" w:color="auto"/>
              </w:divBdr>
              <w:divsChild>
                <w:div w:id="598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4471">
      <w:bodyDiv w:val="1"/>
      <w:marLeft w:val="0"/>
      <w:marRight w:val="0"/>
      <w:marTop w:val="0"/>
      <w:marBottom w:val="0"/>
      <w:divBdr>
        <w:top w:val="none" w:sz="0" w:space="0" w:color="auto"/>
        <w:left w:val="none" w:sz="0" w:space="0" w:color="auto"/>
        <w:bottom w:val="none" w:sz="0" w:space="0" w:color="auto"/>
        <w:right w:val="none" w:sz="0" w:space="0" w:color="auto"/>
      </w:divBdr>
      <w:divsChild>
        <w:div w:id="578488291">
          <w:marLeft w:val="0"/>
          <w:marRight w:val="0"/>
          <w:marTop w:val="0"/>
          <w:marBottom w:val="0"/>
          <w:divBdr>
            <w:top w:val="none" w:sz="0" w:space="0" w:color="auto"/>
            <w:left w:val="none" w:sz="0" w:space="0" w:color="auto"/>
            <w:bottom w:val="none" w:sz="0" w:space="0" w:color="auto"/>
            <w:right w:val="none" w:sz="0" w:space="0" w:color="auto"/>
          </w:divBdr>
          <w:divsChild>
            <w:div w:id="1817143638">
              <w:marLeft w:val="0"/>
              <w:marRight w:val="0"/>
              <w:marTop w:val="0"/>
              <w:marBottom w:val="0"/>
              <w:divBdr>
                <w:top w:val="none" w:sz="0" w:space="0" w:color="auto"/>
                <w:left w:val="none" w:sz="0" w:space="0" w:color="auto"/>
                <w:bottom w:val="none" w:sz="0" w:space="0" w:color="auto"/>
                <w:right w:val="none" w:sz="0" w:space="0" w:color="auto"/>
              </w:divBdr>
              <w:divsChild>
                <w:div w:id="83553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889711">
      <w:bodyDiv w:val="1"/>
      <w:marLeft w:val="0"/>
      <w:marRight w:val="0"/>
      <w:marTop w:val="0"/>
      <w:marBottom w:val="0"/>
      <w:divBdr>
        <w:top w:val="none" w:sz="0" w:space="0" w:color="auto"/>
        <w:left w:val="none" w:sz="0" w:space="0" w:color="auto"/>
        <w:bottom w:val="none" w:sz="0" w:space="0" w:color="auto"/>
        <w:right w:val="none" w:sz="0" w:space="0" w:color="auto"/>
      </w:divBdr>
      <w:divsChild>
        <w:div w:id="1856070600">
          <w:marLeft w:val="0"/>
          <w:marRight w:val="0"/>
          <w:marTop w:val="0"/>
          <w:marBottom w:val="0"/>
          <w:divBdr>
            <w:top w:val="none" w:sz="0" w:space="0" w:color="auto"/>
            <w:left w:val="none" w:sz="0" w:space="0" w:color="auto"/>
            <w:bottom w:val="none" w:sz="0" w:space="0" w:color="auto"/>
            <w:right w:val="none" w:sz="0" w:space="0" w:color="auto"/>
          </w:divBdr>
          <w:divsChild>
            <w:div w:id="1365907007">
              <w:marLeft w:val="0"/>
              <w:marRight w:val="0"/>
              <w:marTop w:val="0"/>
              <w:marBottom w:val="0"/>
              <w:divBdr>
                <w:top w:val="none" w:sz="0" w:space="0" w:color="auto"/>
                <w:left w:val="none" w:sz="0" w:space="0" w:color="auto"/>
                <w:bottom w:val="none" w:sz="0" w:space="0" w:color="auto"/>
                <w:right w:val="none" w:sz="0" w:space="0" w:color="auto"/>
              </w:divBdr>
              <w:divsChild>
                <w:div w:id="19172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671668">
      <w:bodyDiv w:val="1"/>
      <w:marLeft w:val="0"/>
      <w:marRight w:val="0"/>
      <w:marTop w:val="0"/>
      <w:marBottom w:val="0"/>
      <w:divBdr>
        <w:top w:val="none" w:sz="0" w:space="0" w:color="auto"/>
        <w:left w:val="none" w:sz="0" w:space="0" w:color="auto"/>
        <w:bottom w:val="none" w:sz="0" w:space="0" w:color="auto"/>
        <w:right w:val="none" w:sz="0" w:space="0" w:color="auto"/>
      </w:divBdr>
      <w:divsChild>
        <w:div w:id="1516262657">
          <w:marLeft w:val="0"/>
          <w:marRight w:val="0"/>
          <w:marTop w:val="0"/>
          <w:marBottom w:val="0"/>
          <w:divBdr>
            <w:top w:val="none" w:sz="0" w:space="0" w:color="auto"/>
            <w:left w:val="none" w:sz="0" w:space="0" w:color="auto"/>
            <w:bottom w:val="none" w:sz="0" w:space="0" w:color="auto"/>
            <w:right w:val="none" w:sz="0" w:space="0" w:color="auto"/>
          </w:divBdr>
          <w:divsChild>
            <w:div w:id="2071536228">
              <w:marLeft w:val="0"/>
              <w:marRight w:val="0"/>
              <w:marTop w:val="0"/>
              <w:marBottom w:val="0"/>
              <w:divBdr>
                <w:top w:val="none" w:sz="0" w:space="0" w:color="auto"/>
                <w:left w:val="none" w:sz="0" w:space="0" w:color="auto"/>
                <w:bottom w:val="none" w:sz="0" w:space="0" w:color="auto"/>
                <w:right w:val="none" w:sz="0" w:space="0" w:color="auto"/>
              </w:divBdr>
              <w:divsChild>
                <w:div w:id="110592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521473">
      <w:bodyDiv w:val="1"/>
      <w:marLeft w:val="0"/>
      <w:marRight w:val="0"/>
      <w:marTop w:val="0"/>
      <w:marBottom w:val="0"/>
      <w:divBdr>
        <w:top w:val="none" w:sz="0" w:space="0" w:color="auto"/>
        <w:left w:val="none" w:sz="0" w:space="0" w:color="auto"/>
        <w:bottom w:val="none" w:sz="0" w:space="0" w:color="auto"/>
        <w:right w:val="none" w:sz="0" w:space="0" w:color="auto"/>
      </w:divBdr>
      <w:divsChild>
        <w:div w:id="96409369">
          <w:marLeft w:val="0"/>
          <w:marRight w:val="0"/>
          <w:marTop w:val="0"/>
          <w:marBottom w:val="0"/>
          <w:divBdr>
            <w:top w:val="none" w:sz="0" w:space="0" w:color="auto"/>
            <w:left w:val="none" w:sz="0" w:space="0" w:color="auto"/>
            <w:bottom w:val="none" w:sz="0" w:space="0" w:color="auto"/>
            <w:right w:val="none" w:sz="0" w:space="0" w:color="auto"/>
          </w:divBdr>
          <w:divsChild>
            <w:div w:id="899175293">
              <w:marLeft w:val="0"/>
              <w:marRight w:val="0"/>
              <w:marTop w:val="0"/>
              <w:marBottom w:val="0"/>
              <w:divBdr>
                <w:top w:val="none" w:sz="0" w:space="0" w:color="auto"/>
                <w:left w:val="none" w:sz="0" w:space="0" w:color="auto"/>
                <w:bottom w:val="none" w:sz="0" w:space="0" w:color="auto"/>
                <w:right w:val="none" w:sz="0" w:space="0" w:color="auto"/>
              </w:divBdr>
              <w:divsChild>
                <w:div w:id="58596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643516">
      <w:bodyDiv w:val="1"/>
      <w:marLeft w:val="0"/>
      <w:marRight w:val="0"/>
      <w:marTop w:val="0"/>
      <w:marBottom w:val="0"/>
      <w:divBdr>
        <w:top w:val="none" w:sz="0" w:space="0" w:color="auto"/>
        <w:left w:val="none" w:sz="0" w:space="0" w:color="auto"/>
        <w:bottom w:val="none" w:sz="0" w:space="0" w:color="auto"/>
        <w:right w:val="none" w:sz="0" w:space="0" w:color="auto"/>
      </w:divBdr>
      <w:divsChild>
        <w:div w:id="1410270256">
          <w:marLeft w:val="0"/>
          <w:marRight w:val="0"/>
          <w:marTop w:val="0"/>
          <w:marBottom w:val="0"/>
          <w:divBdr>
            <w:top w:val="none" w:sz="0" w:space="0" w:color="auto"/>
            <w:left w:val="none" w:sz="0" w:space="0" w:color="auto"/>
            <w:bottom w:val="none" w:sz="0" w:space="0" w:color="auto"/>
            <w:right w:val="none" w:sz="0" w:space="0" w:color="auto"/>
          </w:divBdr>
          <w:divsChild>
            <w:div w:id="978800037">
              <w:marLeft w:val="0"/>
              <w:marRight w:val="0"/>
              <w:marTop w:val="0"/>
              <w:marBottom w:val="0"/>
              <w:divBdr>
                <w:top w:val="none" w:sz="0" w:space="0" w:color="auto"/>
                <w:left w:val="none" w:sz="0" w:space="0" w:color="auto"/>
                <w:bottom w:val="none" w:sz="0" w:space="0" w:color="auto"/>
                <w:right w:val="none" w:sz="0" w:space="0" w:color="auto"/>
              </w:divBdr>
              <w:divsChild>
                <w:div w:id="187099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37573">
      <w:bodyDiv w:val="1"/>
      <w:marLeft w:val="0"/>
      <w:marRight w:val="0"/>
      <w:marTop w:val="0"/>
      <w:marBottom w:val="0"/>
      <w:divBdr>
        <w:top w:val="none" w:sz="0" w:space="0" w:color="auto"/>
        <w:left w:val="none" w:sz="0" w:space="0" w:color="auto"/>
        <w:bottom w:val="none" w:sz="0" w:space="0" w:color="auto"/>
        <w:right w:val="none" w:sz="0" w:space="0" w:color="auto"/>
      </w:divBdr>
      <w:divsChild>
        <w:div w:id="305015489">
          <w:marLeft w:val="0"/>
          <w:marRight w:val="0"/>
          <w:marTop w:val="0"/>
          <w:marBottom w:val="0"/>
          <w:divBdr>
            <w:top w:val="none" w:sz="0" w:space="0" w:color="auto"/>
            <w:left w:val="none" w:sz="0" w:space="0" w:color="auto"/>
            <w:bottom w:val="none" w:sz="0" w:space="0" w:color="auto"/>
            <w:right w:val="none" w:sz="0" w:space="0" w:color="auto"/>
          </w:divBdr>
          <w:divsChild>
            <w:div w:id="1027558356">
              <w:marLeft w:val="0"/>
              <w:marRight w:val="0"/>
              <w:marTop w:val="0"/>
              <w:marBottom w:val="0"/>
              <w:divBdr>
                <w:top w:val="none" w:sz="0" w:space="0" w:color="auto"/>
                <w:left w:val="none" w:sz="0" w:space="0" w:color="auto"/>
                <w:bottom w:val="none" w:sz="0" w:space="0" w:color="auto"/>
                <w:right w:val="none" w:sz="0" w:space="0" w:color="auto"/>
              </w:divBdr>
              <w:divsChild>
                <w:div w:id="102559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33196">
      <w:bodyDiv w:val="1"/>
      <w:marLeft w:val="0"/>
      <w:marRight w:val="0"/>
      <w:marTop w:val="0"/>
      <w:marBottom w:val="0"/>
      <w:divBdr>
        <w:top w:val="none" w:sz="0" w:space="0" w:color="auto"/>
        <w:left w:val="none" w:sz="0" w:space="0" w:color="auto"/>
        <w:bottom w:val="none" w:sz="0" w:space="0" w:color="auto"/>
        <w:right w:val="none" w:sz="0" w:space="0" w:color="auto"/>
      </w:divBdr>
      <w:divsChild>
        <w:div w:id="2029914368">
          <w:marLeft w:val="0"/>
          <w:marRight w:val="0"/>
          <w:marTop w:val="0"/>
          <w:marBottom w:val="0"/>
          <w:divBdr>
            <w:top w:val="none" w:sz="0" w:space="0" w:color="auto"/>
            <w:left w:val="none" w:sz="0" w:space="0" w:color="auto"/>
            <w:bottom w:val="none" w:sz="0" w:space="0" w:color="auto"/>
            <w:right w:val="none" w:sz="0" w:space="0" w:color="auto"/>
          </w:divBdr>
          <w:divsChild>
            <w:div w:id="670790834">
              <w:marLeft w:val="0"/>
              <w:marRight w:val="0"/>
              <w:marTop w:val="0"/>
              <w:marBottom w:val="0"/>
              <w:divBdr>
                <w:top w:val="none" w:sz="0" w:space="0" w:color="auto"/>
                <w:left w:val="none" w:sz="0" w:space="0" w:color="auto"/>
                <w:bottom w:val="none" w:sz="0" w:space="0" w:color="auto"/>
                <w:right w:val="none" w:sz="0" w:space="0" w:color="auto"/>
              </w:divBdr>
              <w:divsChild>
                <w:div w:id="85662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223765">
      <w:bodyDiv w:val="1"/>
      <w:marLeft w:val="0"/>
      <w:marRight w:val="0"/>
      <w:marTop w:val="0"/>
      <w:marBottom w:val="0"/>
      <w:divBdr>
        <w:top w:val="none" w:sz="0" w:space="0" w:color="auto"/>
        <w:left w:val="none" w:sz="0" w:space="0" w:color="auto"/>
        <w:bottom w:val="none" w:sz="0" w:space="0" w:color="auto"/>
        <w:right w:val="none" w:sz="0" w:space="0" w:color="auto"/>
      </w:divBdr>
      <w:divsChild>
        <w:div w:id="296496377">
          <w:marLeft w:val="0"/>
          <w:marRight w:val="0"/>
          <w:marTop w:val="0"/>
          <w:marBottom w:val="0"/>
          <w:divBdr>
            <w:top w:val="none" w:sz="0" w:space="0" w:color="auto"/>
            <w:left w:val="none" w:sz="0" w:space="0" w:color="auto"/>
            <w:bottom w:val="none" w:sz="0" w:space="0" w:color="auto"/>
            <w:right w:val="none" w:sz="0" w:space="0" w:color="auto"/>
          </w:divBdr>
          <w:divsChild>
            <w:div w:id="909005436">
              <w:marLeft w:val="0"/>
              <w:marRight w:val="0"/>
              <w:marTop w:val="0"/>
              <w:marBottom w:val="0"/>
              <w:divBdr>
                <w:top w:val="none" w:sz="0" w:space="0" w:color="auto"/>
                <w:left w:val="none" w:sz="0" w:space="0" w:color="auto"/>
                <w:bottom w:val="none" w:sz="0" w:space="0" w:color="auto"/>
                <w:right w:val="none" w:sz="0" w:space="0" w:color="auto"/>
              </w:divBdr>
              <w:divsChild>
                <w:div w:id="59266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71617">
      <w:bodyDiv w:val="1"/>
      <w:marLeft w:val="0"/>
      <w:marRight w:val="0"/>
      <w:marTop w:val="0"/>
      <w:marBottom w:val="0"/>
      <w:divBdr>
        <w:top w:val="none" w:sz="0" w:space="0" w:color="auto"/>
        <w:left w:val="none" w:sz="0" w:space="0" w:color="auto"/>
        <w:bottom w:val="none" w:sz="0" w:space="0" w:color="auto"/>
        <w:right w:val="none" w:sz="0" w:space="0" w:color="auto"/>
      </w:divBdr>
      <w:divsChild>
        <w:div w:id="2008287845">
          <w:marLeft w:val="0"/>
          <w:marRight w:val="0"/>
          <w:marTop w:val="0"/>
          <w:marBottom w:val="0"/>
          <w:divBdr>
            <w:top w:val="none" w:sz="0" w:space="0" w:color="auto"/>
            <w:left w:val="none" w:sz="0" w:space="0" w:color="auto"/>
            <w:bottom w:val="none" w:sz="0" w:space="0" w:color="auto"/>
            <w:right w:val="none" w:sz="0" w:space="0" w:color="auto"/>
          </w:divBdr>
          <w:divsChild>
            <w:div w:id="17120814">
              <w:marLeft w:val="0"/>
              <w:marRight w:val="0"/>
              <w:marTop w:val="0"/>
              <w:marBottom w:val="0"/>
              <w:divBdr>
                <w:top w:val="none" w:sz="0" w:space="0" w:color="auto"/>
                <w:left w:val="none" w:sz="0" w:space="0" w:color="auto"/>
                <w:bottom w:val="none" w:sz="0" w:space="0" w:color="auto"/>
                <w:right w:val="none" w:sz="0" w:space="0" w:color="auto"/>
              </w:divBdr>
              <w:divsChild>
                <w:div w:id="81194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335427">
      <w:bodyDiv w:val="1"/>
      <w:marLeft w:val="0"/>
      <w:marRight w:val="0"/>
      <w:marTop w:val="0"/>
      <w:marBottom w:val="0"/>
      <w:divBdr>
        <w:top w:val="none" w:sz="0" w:space="0" w:color="auto"/>
        <w:left w:val="none" w:sz="0" w:space="0" w:color="auto"/>
        <w:bottom w:val="none" w:sz="0" w:space="0" w:color="auto"/>
        <w:right w:val="none" w:sz="0" w:space="0" w:color="auto"/>
      </w:divBdr>
      <w:divsChild>
        <w:div w:id="1631399875">
          <w:marLeft w:val="0"/>
          <w:marRight w:val="0"/>
          <w:marTop w:val="0"/>
          <w:marBottom w:val="0"/>
          <w:divBdr>
            <w:top w:val="none" w:sz="0" w:space="0" w:color="auto"/>
            <w:left w:val="none" w:sz="0" w:space="0" w:color="auto"/>
            <w:bottom w:val="none" w:sz="0" w:space="0" w:color="auto"/>
            <w:right w:val="none" w:sz="0" w:space="0" w:color="auto"/>
          </w:divBdr>
          <w:divsChild>
            <w:div w:id="355161260">
              <w:marLeft w:val="0"/>
              <w:marRight w:val="0"/>
              <w:marTop w:val="0"/>
              <w:marBottom w:val="0"/>
              <w:divBdr>
                <w:top w:val="none" w:sz="0" w:space="0" w:color="auto"/>
                <w:left w:val="none" w:sz="0" w:space="0" w:color="auto"/>
                <w:bottom w:val="none" w:sz="0" w:space="0" w:color="auto"/>
                <w:right w:val="none" w:sz="0" w:space="0" w:color="auto"/>
              </w:divBdr>
              <w:divsChild>
                <w:div w:id="170238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625903">
      <w:bodyDiv w:val="1"/>
      <w:marLeft w:val="0"/>
      <w:marRight w:val="0"/>
      <w:marTop w:val="0"/>
      <w:marBottom w:val="0"/>
      <w:divBdr>
        <w:top w:val="none" w:sz="0" w:space="0" w:color="auto"/>
        <w:left w:val="none" w:sz="0" w:space="0" w:color="auto"/>
        <w:bottom w:val="none" w:sz="0" w:space="0" w:color="auto"/>
        <w:right w:val="none" w:sz="0" w:space="0" w:color="auto"/>
      </w:divBdr>
      <w:divsChild>
        <w:div w:id="1225871231">
          <w:marLeft w:val="0"/>
          <w:marRight w:val="0"/>
          <w:marTop w:val="0"/>
          <w:marBottom w:val="0"/>
          <w:divBdr>
            <w:top w:val="none" w:sz="0" w:space="0" w:color="auto"/>
            <w:left w:val="none" w:sz="0" w:space="0" w:color="auto"/>
            <w:bottom w:val="none" w:sz="0" w:space="0" w:color="auto"/>
            <w:right w:val="none" w:sz="0" w:space="0" w:color="auto"/>
          </w:divBdr>
          <w:divsChild>
            <w:div w:id="1105614706">
              <w:marLeft w:val="0"/>
              <w:marRight w:val="0"/>
              <w:marTop w:val="0"/>
              <w:marBottom w:val="0"/>
              <w:divBdr>
                <w:top w:val="none" w:sz="0" w:space="0" w:color="auto"/>
                <w:left w:val="none" w:sz="0" w:space="0" w:color="auto"/>
                <w:bottom w:val="none" w:sz="0" w:space="0" w:color="auto"/>
                <w:right w:val="none" w:sz="0" w:space="0" w:color="auto"/>
              </w:divBdr>
              <w:divsChild>
                <w:div w:id="185187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052838">
      <w:bodyDiv w:val="1"/>
      <w:marLeft w:val="0"/>
      <w:marRight w:val="0"/>
      <w:marTop w:val="0"/>
      <w:marBottom w:val="0"/>
      <w:divBdr>
        <w:top w:val="none" w:sz="0" w:space="0" w:color="auto"/>
        <w:left w:val="none" w:sz="0" w:space="0" w:color="auto"/>
        <w:bottom w:val="none" w:sz="0" w:space="0" w:color="auto"/>
        <w:right w:val="none" w:sz="0" w:space="0" w:color="auto"/>
      </w:divBdr>
      <w:divsChild>
        <w:div w:id="1300919387">
          <w:marLeft w:val="0"/>
          <w:marRight w:val="0"/>
          <w:marTop w:val="0"/>
          <w:marBottom w:val="0"/>
          <w:divBdr>
            <w:top w:val="none" w:sz="0" w:space="0" w:color="auto"/>
            <w:left w:val="none" w:sz="0" w:space="0" w:color="auto"/>
            <w:bottom w:val="none" w:sz="0" w:space="0" w:color="auto"/>
            <w:right w:val="none" w:sz="0" w:space="0" w:color="auto"/>
          </w:divBdr>
          <w:divsChild>
            <w:div w:id="1742632250">
              <w:marLeft w:val="0"/>
              <w:marRight w:val="0"/>
              <w:marTop w:val="0"/>
              <w:marBottom w:val="0"/>
              <w:divBdr>
                <w:top w:val="none" w:sz="0" w:space="0" w:color="auto"/>
                <w:left w:val="none" w:sz="0" w:space="0" w:color="auto"/>
                <w:bottom w:val="none" w:sz="0" w:space="0" w:color="auto"/>
                <w:right w:val="none" w:sz="0" w:space="0" w:color="auto"/>
              </w:divBdr>
              <w:divsChild>
                <w:div w:id="59926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755300">
      <w:bodyDiv w:val="1"/>
      <w:marLeft w:val="0"/>
      <w:marRight w:val="0"/>
      <w:marTop w:val="0"/>
      <w:marBottom w:val="0"/>
      <w:divBdr>
        <w:top w:val="none" w:sz="0" w:space="0" w:color="auto"/>
        <w:left w:val="none" w:sz="0" w:space="0" w:color="auto"/>
        <w:bottom w:val="none" w:sz="0" w:space="0" w:color="auto"/>
        <w:right w:val="none" w:sz="0" w:space="0" w:color="auto"/>
      </w:divBdr>
      <w:divsChild>
        <w:div w:id="764501188">
          <w:marLeft w:val="0"/>
          <w:marRight w:val="0"/>
          <w:marTop w:val="0"/>
          <w:marBottom w:val="0"/>
          <w:divBdr>
            <w:top w:val="none" w:sz="0" w:space="0" w:color="auto"/>
            <w:left w:val="none" w:sz="0" w:space="0" w:color="auto"/>
            <w:bottom w:val="none" w:sz="0" w:space="0" w:color="auto"/>
            <w:right w:val="none" w:sz="0" w:space="0" w:color="auto"/>
          </w:divBdr>
          <w:divsChild>
            <w:div w:id="2047828770">
              <w:marLeft w:val="0"/>
              <w:marRight w:val="0"/>
              <w:marTop w:val="0"/>
              <w:marBottom w:val="0"/>
              <w:divBdr>
                <w:top w:val="none" w:sz="0" w:space="0" w:color="auto"/>
                <w:left w:val="none" w:sz="0" w:space="0" w:color="auto"/>
                <w:bottom w:val="none" w:sz="0" w:space="0" w:color="auto"/>
                <w:right w:val="none" w:sz="0" w:space="0" w:color="auto"/>
              </w:divBdr>
              <w:divsChild>
                <w:div w:id="185260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923263">
      <w:bodyDiv w:val="1"/>
      <w:marLeft w:val="0"/>
      <w:marRight w:val="0"/>
      <w:marTop w:val="0"/>
      <w:marBottom w:val="0"/>
      <w:divBdr>
        <w:top w:val="none" w:sz="0" w:space="0" w:color="auto"/>
        <w:left w:val="none" w:sz="0" w:space="0" w:color="auto"/>
        <w:bottom w:val="none" w:sz="0" w:space="0" w:color="auto"/>
        <w:right w:val="none" w:sz="0" w:space="0" w:color="auto"/>
      </w:divBdr>
      <w:divsChild>
        <w:div w:id="1019963212">
          <w:marLeft w:val="0"/>
          <w:marRight w:val="0"/>
          <w:marTop w:val="0"/>
          <w:marBottom w:val="0"/>
          <w:divBdr>
            <w:top w:val="none" w:sz="0" w:space="0" w:color="auto"/>
            <w:left w:val="none" w:sz="0" w:space="0" w:color="auto"/>
            <w:bottom w:val="none" w:sz="0" w:space="0" w:color="auto"/>
            <w:right w:val="none" w:sz="0" w:space="0" w:color="auto"/>
          </w:divBdr>
          <w:divsChild>
            <w:div w:id="48042193">
              <w:marLeft w:val="0"/>
              <w:marRight w:val="0"/>
              <w:marTop w:val="0"/>
              <w:marBottom w:val="0"/>
              <w:divBdr>
                <w:top w:val="none" w:sz="0" w:space="0" w:color="auto"/>
                <w:left w:val="none" w:sz="0" w:space="0" w:color="auto"/>
                <w:bottom w:val="none" w:sz="0" w:space="0" w:color="auto"/>
                <w:right w:val="none" w:sz="0" w:space="0" w:color="auto"/>
              </w:divBdr>
              <w:divsChild>
                <w:div w:id="82362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0</TotalTime>
  <Pages>9</Pages>
  <Words>8740</Words>
  <Characters>4982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Aris Purnomo</cp:lastModifiedBy>
  <cp:revision>41</cp:revision>
  <cp:lastPrinted>2007-03-22T16:16:00Z</cp:lastPrinted>
  <dcterms:created xsi:type="dcterms:W3CDTF">2019-07-30T01:58:00Z</dcterms:created>
  <dcterms:modified xsi:type="dcterms:W3CDTF">2019-08-23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sy3qP0u"/&gt;&lt;style id="http://www.zotero.org/styles/vancouver" locale="en-GB"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ies>
</file>